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6C4FD414"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1)","plainTextFormattedCitation":"(1)","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FE1C3C" w:rsidRPr="00FE1C3C">
        <w:rPr>
          <w:rFonts w:ascii="Times New Roman" w:hAnsi="Times New Roman" w:cs="Times New Roman"/>
          <w:noProof/>
          <w:sz w:val="24"/>
        </w:rPr>
        <w:t>(1)</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749FFBA3"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FE1C3C" w:rsidRPr="00FE1C3C">
        <w:rPr>
          <w:rFonts w:ascii="Times New Roman" w:hAnsi="Times New Roman" w:cs="Times New Roman"/>
          <w:noProof/>
          <w:sz w:val="24"/>
        </w:rPr>
        <w:t>(2)</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sidR="00102B7C">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FE1C3C" w:rsidRPr="00FE1C3C">
        <w:rPr>
          <w:rFonts w:ascii="Times New Roman" w:hAnsi="Times New Roman" w:cs="Times New Roman"/>
          <w:noProof/>
          <w:sz w:val="24"/>
        </w:rPr>
        <w:t>(3)</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FE1C3C" w:rsidRPr="00FE1C3C">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209E8864"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6)","manualFormatting":"Kim et al. (2017)","plainTextFormattedCitation":"(6)","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65FE73E0" w:rsidR="0058099C" w:rsidRDefault="00986B72"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Data and methods</w:t>
      </w:r>
    </w:p>
    <w:p w14:paraId="02FC9BFB" w14:textId="7592CC0E"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w:t>
      </w:r>
      <w:r w:rsidR="006D09F4">
        <w:rPr>
          <w:rFonts w:ascii="Times New Roman" w:hAnsi="Times New Roman" w:cs="Times New Roman"/>
          <w:sz w:val="24"/>
        </w:rPr>
        <w:t xml:space="preserve"> the dynamics of transit demand, </w:t>
      </w:r>
      <w:r w:rsidR="00752EEA">
        <w:rPr>
          <w:rFonts w:ascii="Times New Roman" w:hAnsi="Times New Roman" w:cs="Times New Roman"/>
          <w:sz w:val="24"/>
        </w:rPr>
        <w:t>three key parameters in the model</w:t>
      </w:r>
      <w:r w:rsidR="000711F6">
        <w:rPr>
          <w:rFonts w:ascii="Times New Roman" w:hAnsi="Times New Roman" w:cs="Times New Roman"/>
          <w:sz w:val="24"/>
        </w:rPr>
        <w:t>,</w:t>
      </w:r>
      <w:r w:rsidR="006D09F4">
        <w:rPr>
          <w:rFonts w:ascii="Times New Roman" w:hAnsi="Times New Roman" w:cs="Times New Roman"/>
          <w:sz w:val="24"/>
        </w:rPr>
        <w:t xml:space="preserve"> and their correlation with different social-economic factors</w:t>
      </w:r>
      <w:r w:rsidR="000711F6">
        <w:rPr>
          <w:rFonts w:ascii="Times New Roman" w:hAnsi="Times New Roman" w:cs="Times New Roman"/>
          <w:sz w:val="24"/>
        </w:rPr>
        <w:t xml:space="preserve"> and the evolution of the pandemic</w:t>
      </w:r>
      <w:r w:rsidR="00752EEA">
        <w:rPr>
          <w:rFonts w:ascii="Times New Roman" w:hAnsi="Times New Roman" w:cs="Times New Roman"/>
          <w:sz w:val="24"/>
        </w:rPr>
        <w:t xml:space="preserve">. </w:t>
      </w:r>
    </w:p>
    <w:p w14:paraId="59579FCC" w14:textId="77777777" w:rsidR="00752EEA" w:rsidRPr="00F34C83" w:rsidRDefault="00752EEA" w:rsidP="0058099C">
      <w:pPr>
        <w:rPr>
          <w:rFonts w:ascii="Times New Roman" w:hAnsi="Times New Roman" w:cs="Times New Roman"/>
          <w:sz w:val="24"/>
        </w:rPr>
      </w:pPr>
    </w:p>
    <w:p w14:paraId="2FF89672" w14:textId="26652F3B" w:rsidR="009566AD" w:rsidRPr="00F34C83" w:rsidRDefault="00986B72" w:rsidP="009566AD">
      <w:pPr>
        <w:pStyle w:val="ListParagraph"/>
        <w:numPr>
          <w:ilvl w:val="1"/>
          <w:numId w:val="2"/>
        </w:numPr>
        <w:rPr>
          <w:rFonts w:ascii="Times New Roman" w:hAnsi="Times New Roman" w:cs="Times New Roman"/>
          <w:sz w:val="24"/>
        </w:rPr>
      </w:pPr>
      <w:r w:rsidRPr="00F34C83">
        <w:rPr>
          <w:rFonts w:ascii="Times New Roman" w:hAnsi="Times New Roman" w:cs="Times New Roman"/>
          <w:sz w:val="24"/>
        </w:rPr>
        <w:t>Data sources</w:t>
      </w:r>
    </w:p>
    <w:p w14:paraId="0C521B14" w14:textId="3D224EA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w:t>
      </w:r>
      <w:r w:rsidR="009555FF">
        <w:rPr>
          <w:rFonts w:ascii="Times New Roman" w:hAnsi="Times New Roman" w:cs="Times New Roman"/>
          <w:sz w:val="24"/>
        </w:rPr>
        <w:t xml:space="preserve">daily and hourly </w:t>
      </w:r>
      <w:r>
        <w:rPr>
          <w:rFonts w:ascii="Times New Roman" w:hAnsi="Times New Roman" w:cs="Times New Roman"/>
          <w:sz w:val="24"/>
        </w:rPr>
        <w:t xml:space="preserve">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w:t>
      </w:r>
      <w:r w:rsidR="007D2A75">
        <w:rPr>
          <w:rFonts w:ascii="Times New Roman" w:hAnsi="Times New Roman" w:cs="Times New Roman"/>
          <w:sz w:val="24"/>
        </w:rPr>
        <w:lastRenderedPageBreak/>
        <w:t>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7)","plainTextFormattedCitation":"(7)","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FE1C3C" w:rsidRPr="00FE1C3C">
        <w:rPr>
          <w:rFonts w:ascii="Times New Roman" w:hAnsi="Times New Roman" w:cs="Times New Roman"/>
          <w:noProof/>
          <w:sz w:val="24"/>
        </w:rPr>
        <w:t>(7)</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8)","plainTextFormattedCitation":"(8)","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FE1C3C" w:rsidRPr="00FE1C3C">
        <w:rPr>
          <w:rFonts w:ascii="Times New Roman" w:hAnsi="Times New Roman" w:cs="Times New Roman"/>
          <w:noProof/>
          <w:sz w:val="24"/>
        </w:rPr>
        <w:t>(8)</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8)","plainTextFormattedCitation":"(8)","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FE1C3C" w:rsidRPr="00FE1C3C">
        <w:rPr>
          <w:rFonts w:ascii="Times New Roman" w:hAnsi="Times New Roman" w:cs="Times New Roman"/>
          <w:noProof/>
          <w:sz w:val="24"/>
        </w:rPr>
        <w:t>(8)</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44F924B6"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51399F">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350B83A2" w:rsidR="00155C96" w:rsidRDefault="009555FF" w:rsidP="009A1435">
      <w:pPr>
        <w:ind w:firstLine="720"/>
        <w:rPr>
          <w:rFonts w:ascii="Times New Roman" w:hAnsi="Times New Roman" w:cs="Times New Roman"/>
          <w:sz w:val="24"/>
        </w:rPr>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r w:rsidR="00155C96">
        <w:rPr>
          <w:rFonts w:ascii="Times New Roman" w:hAnsi="Times New Roman" w:cs="Times New Roman"/>
          <w:sz w:val="24"/>
        </w:rPr>
        <w:t>data</w:t>
      </w:r>
      <w:r>
        <w:rPr>
          <w:rFonts w:ascii="Times New Roman" w:hAnsi="Times New Roman" w:cs="Times New Roman"/>
          <w:sz w:val="24"/>
        </w:rPr>
        <w:t xml:space="preserve"> includes demand decrease 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for their ridership could come from very diverse areas, such as </w:t>
      </w:r>
      <w:r w:rsidR="00A43FD6" w:rsidRPr="00A43FD6">
        <w:rPr>
          <w:rFonts w:ascii="Times New Roman" w:hAnsi="Times New Roman" w:cs="Times New Roman"/>
          <w:sz w:val="24"/>
        </w:rPr>
        <w:t>Pacific Surfliner</w:t>
      </w:r>
      <w:r w:rsidR="00A43FD6">
        <w:rPr>
          <w:rFonts w:ascii="Times New Roman" w:hAnsi="Times New Roman" w:cs="Times New Roman"/>
          <w:sz w:val="24"/>
        </w:rPr>
        <w:t xml:space="preserve">, which extended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r>
        <w:rPr>
          <w:rFonts w:ascii="Times New Roman" w:hAnsi="Times New Roman" w:cs="Times New Roman"/>
          <w:sz w:val="24"/>
        </w:rPr>
        <w:t>We also use hourly demand decrease for 93 public transit systems across the United States.</w:t>
      </w:r>
    </w:p>
    <w:p w14:paraId="6E74302C" w14:textId="2638DB8E" w:rsidR="00AC24E8" w:rsidRDefault="00AC24E8" w:rsidP="00AC24E8">
      <w:pPr>
        <w:rPr>
          <w:rFonts w:ascii="Times New Roman" w:hAnsi="Times New Roman" w:cs="Times New Roman"/>
          <w:sz w:val="24"/>
        </w:rPr>
      </w:pPr>
    </w:p>
    <w:p w14:paraId="6E4B9765" w14:textId="3AE0304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9)","plainTextFormattedCitation":"(9)","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9)</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0)","plainTextFormattedCitation":"(1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FE1C3C" w:rsidRPr="00FE1C3C">
        <w:rPr>
          <w:rFonts w:ascii="Times New Roman" w:hAnsi="Times New Roman" w:cs="Times New Roman"/>
          <w:noProof/>
          <w:sz w:val="24"/>
        </w:rPr>
        <w:t>(1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USA</w:t>
      </w:r>
      <w:r w:rsidR="004F5F08">
        <w:rPr>
          <w:rFonts w:ascii="Times New Roman" w:hAnsi="Times New Roman" w:cs="Times New Roman"/>
          <w:sz w:val="24"/>
        </w:rPr>
        <w:t xml:space="preserve">Facts </w:t>
      </w:r>
      <w:r w:rsidR="004F5F0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11)","plainTextFormattedCitation":"(11)","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FE1C3C" w:rsidRPr="00FE1C3C">
        <w:rPr>
          <w:rFonts w:ascii="Times New Roman" w:hAnsi="Times New Roman" w:cs="Times New Roman"/>
          <w:noProof/>
          <w:sz w:val="24"/>
        </w:rPr>
        <w:t>(11)</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77777777" w:rsidR="00F34C83" w:rsidRDefault="00F34C83" w:rsidP="002E5D0A">
      <w:pPr>
        <w:pStyle w:val="ListParagraph"/>
        <w:numPr>
          <w:ilvl w:val="1"/>
          <w:numId w:val="2"/>
        </w:numPr>
        <w:rPr>
          <w:rFonts w:ascii="Times New Roman" w:hAnsi="Times New Roman" w:cs="Times New Roman"/>
          <w:b/>
          <w:sz w:val="24"/>
        </w:rPr>
      </w:pPr>
      <w:r>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r w:rsidR="0086087A" w:rsidRPr="00F34C83">
        <w:rPr>
          <w:rFonts w:ascii="Times New Roman" w:hAnsi="Times New Roman" w:cs="Times New Roman"/>
          <w:b/>
          <w:sz w:val="24"/>
        </w:rPr>
        <w:t xml:space="preserve">.  </w:t>
      </w:r>
    </w:p>
    <w:p w14:paraId="3AA42C9C" w14:textId="146CFF64" w:rsidR="00A93B3E" w:rsidRDefault="00616BB8" w:rsidP="00F34C83">
      <w:pPr>
        <w:rPr>
          <w:rFonts w:ascii="Times New Roman" w:hAnsi="Times New Roman" w:cs="Times New Roman"/>
          <w:sz w:val="24"/>
        </w:rPr>
      </w:pPr>
      <w:r w:rsidRPr="00F34C83">
        <w:rPr>
          <w:rFonts w:ascii="Times New Roman" w:hAnsi="Times New Roman" w:cs="Times New Roman"/>
          <w:sz w:val="24"/>
        </w:rPr>
        <w:t>For all systems</w:t>
      </w:r>
      <w:r w:rsidR="0033136D" w:rsidRPr="00F34C83">
        <w:rPr>
          <w:rFonts w:ascii="Times New Roman" w:hAnsi="Times New Roman" w:cs="Times New Roman"/>
          <w:sz w:val="24"/>
        </w:rPr>
        <w:t xml:space="preserve"> </w:t>
      </w:r>
      <w:r w:rsidR="00E76980" w:rsidRPr="00F34C83">
        <w:rPr>
          <w:rFonts w:ascii="Times New Roman" w:hAnsi="Times New Roman" w:cs="Times New Roman"/>
          <w:sz w:val="24"/>
        </w:rPr>
        <w:t xml:space="preserve">during </w:t>
      </w:r>
      <w:r w:rsidR="0033136D" w:rsidRPr="00F34C83">
        <w:rPr>
          <w:rFonts w:ascii="Times New Roman" w:hAnsi="Times New Roman" w:cs="Times New Roman"/>
          <w:sz w:val="24"/>
        </w:rPr>
        <w:t>the</w:t>
      </w:r>
      <w:r w:rsidR="00E76980" w:rsidRPr="00F34C83">
        <w:rPr>
          <w:rFonts w:ascii="Times New Roman" w:hAnsi="Times New Roman" w:cs="Times New Roman"/>
          <w:sz w:val="24"/>
        </w:rPr>
        <w:t xml:space="preserve"> first few days</w:t>
      </w:r>
      <w:r w:rsidRPr="00F34C83">
        <w:rPr>
          <w:rFonts w:ascii="Times New Roman" w:hAnsi="Times New Roman" w:cs="Times New Roman"/>
          <w:sz w:val="24"/>
        </w:rPr>
        <w:t xml:space="preserve">, the demand generally oscillate around the base line. As the epidemic </w:t>
      </w:r>
      <w:r w:rsidR="00332B49" w:rsidRPr="00F34C83">
        <w:rPr>
          <w:rFonts w:ascii="Times New Roman" w:hAnsi="Times New Roman" w:cs="Times New Roman"/>
          <w:sz w:val="24"/>
        </w:rPr>
        <w:t xml:space="preserve">and quarantines </w:t>
      </w:r>
      <w:r w:rsidRPr="00F34C83">
        <w:rPr>
          <w:rFonts w:ascii="Times New Roman" w:hAnsi="Times New Roman" w:cs="Times New Roman"/>
          <w:sz w:val="24"/>
        </w:rPr>
        <w:t>progressed, the demand gradually decrease</w:t>
      </w:r>
      <w:r w:rsidR="00A93B3E" w:rsidRPr="00F34C83">
        <w:rPr>
          <w:rFonts w:ascii="Times New Roman" w:hAnsi="Times New Roman" w:cs="Times New Roman"/>
          <w:sz w:val="24"/>
        </w:rPr>
        <w:t>d,</w:t>
      </w:r>
      <w:r w:rsidRPr="00F34C83">
        <w:rPr>
          <w:rFonts w:ascii="Times New Roman" w:hAnsi="Times New Roman" w:cs="Times New Roman"/>
          <w:sz w:val="24"/>
        </w:rPr>
        <w:t xml:space="preserve"> until </w:t>
      </w:r>
      <w:r w:rsidR="00A93B3E" w:rsidRPr="00F34C83">
        <w:rPr>
          <w:rFonts w:ascii="Times New Roman" w:hAnsi="Times New Roman" w:cs="Times New Roman"/>
          <w:sz w:val="24"/>
        </w:rPr>
        <w:t xml:space="preserve">reached a very </w:t>
      </w:r>
      <w:r w:rsidR="00A93B3E" w:rsidRPr="00F34C83">
        <w:rPr>
          <w:rFonts w:ascii="Times New Roman" w:hAnsi="Times New Roman" w:cs="Times New Roman"/>
          <w:sz w:val="24"/>
        </w:rPr>
        <w:lastRenderedPageBreak/>
        <w:t xml:space="preserve">low level and then stabilized. </w:t>
      </w:r>
      <w:r w:rsidR="00E54865">
        <w:rPr>
          <w:rFonts w:ascii="Times New Roman" w:hAnsi="Times New Roman" w:cs="Times New Roman"/>
          <w:sz w:val="24"/>
        </w:rPr>
        <w:t>Such a</w:t>
      </w:r>
      <w:r w:rsidR="00A93B3E">
        <w:rPr>
          <w:rFonts w:ascii="Times New Roman" w:hAnsi="Times New Roman" w:cs="Times New Roman"/>
          <w:sz w:val="24"/>
        </w:rPr>
        <w:t xml:space="preserve"> shape of the curves can be </w:t>
      </w:r>
      <w:r w:rsidR="00F34C83">
        <w:rPr>
          <w:rFonts w:ascii="Times New Roman" w:hAnsi="Times New Roman" w:cs="Times New Roman"/>
          <w:sz w:val="24"/>
        </w:rPr>
        <w:t>well fit by a</w:t>
      </w:r>
      <w:r w:rsidR="00A93B3E">
        <w:rPr>
          <w:rFonts w:ascii="Times New Roman" w:hAnsi="Times New Roman" w:cs="Times New Roman"/>
          <w:sz w:val="24"/>
        </w:rPr>
        <w:t xml:space="preserve"> logistic function</w:t>
      </w:r>
      <w:r w:rsidR="00E54865">
        <w:rPr>
          <w:rFonts w:ascii="Times New Roman" w:hAnsi="Times New Roman" w:cs="Times New Roman"/>
          <w:sz w:val="24"/>
        </w:rPr>
        <w:t>;</w:t>
      </w:r>
      <w:r w:rsidR="00A93B3E">
        <w:rPr>
          <w:rFonts w:ascii="Times New Roman" w:hAnsi="Times New Roman" w:cs="Times New Roman"/>
          <w:sz w:val="24"/>
        </w:rPr>
        <w:t xml:space="preserve"> </w:t>
      </w:r>
      <w:r w:rsidR="00E54865">
        <w:rPr>
          <w:rFonts w:ascii="Times New Roman" w:hAnsi="Times New Roman" w:cs="Times New Roman"/>
          <w:sz w:val="24"/>
        </w:rPr>
        <w:t>a</w:t>
      </w:r>
      <w:r w:rsidR="0073245E">
        <w:rPr>
          <w:rFonts w:ascii="Times New Roman" w:hAnsi="Times New Roman" w:cs="Times New Roman"/>
          <w:sz w:val="24"/>
        </w:rPr>
        <w:t xml:space="preserve">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518A601C" w14:textId="0CB304D1" w:rsidR="00C700BA"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w:t>
      </w:r>
      <w:r w:rsidR="00C700BA">
        <w:rPr>
          <w:rFonts w:ascii="Times New Roman" w:hAnsi="Times New Roman" w:cs="Times New Roman"/>
          <w:sz w:val="24"/>
        </w:rPr>
        <w:t>The three parameters</w:t>
      </w:r>
      <w:r w:rsidR="00842165">
        <w:rPr>
          <w:rFonts w:ascii="Times New Roman" w:hAnsi="Times New Roman" w:cs="Times New Roman"/>
          <w:sz w:val="24"/>
        </w:rPr>
        <w:t>, B, k, and L,</w:t>
      </w:r>
      <w:r w:rsidR="00C700BA">
        <w:rPr>
          <w:rFonts w:ascii="Times New Roman" w:hAnsi="Times New Roman" w:cs="Times New Roman"/>
          <w:sz w:val="24"/>
        </w:rPr>
        <w:t xml:space="preserve"> </w:t>
      </w:r>
      <w:r w:rsidR="00842165">
        <w:rPr>
          <w:rFonts w:ascii="Times New Roman" w:hAnsi="Times New Roman" w:cs="Times New Roman"/>
          <w:sz w:val="24"/>
        </w:rPr>
        <w:t xml:space="preserve">represent three aspects of the transit demand decline process: </w:t>
      </w:r>
    </w:p>
    <w:p w14:paraId="4ACC7FEC" w14:textId="77777777" w:rsidR="009C44A2" w:rsidRDefault="009C44A2" w:rsidP="0073245E">
      <w:pPr>
        <w:rPr>
          <w:rFonts w:ascii="Times New Roman" w:hAnsi="Times New Roman" w:cs="Times New Roman"/>
          <w:sz w:val="24"/>
        </w:rPr>
      </w:pPr>
    </w:p>
    <w:p w14:paraId="4DEEA3CE" w14:textId="77777777" w:rsidR="000B1E8E" w:rsidRDefault="00516531" w:rsidP="00E54865">
      <w:pPr>
        <w:rPr>
          <w:rFonts w:ascii="Times New Roman" w:hAnsi="Times New Roman" w:cs="Times New Roman"/>
          <w:sz w:val="24"/>
        </w:rPr>
      </w:pPr>
      <w:r>
        <w:rPr>
          <w:rFonts w:ascii="Times New Roman" w:hAnsi="Times New Roman" w:cs="Times New Roman"/>
          <w:b/>
          <w:sz w:val="24"/>
        </w:rPr>
        <w:t>Floor value</w:t>
      </w:r>
      <w:r w:rsidR="00E54865" w:rsidRPr="00E54865">
        <w:rPr>
          <w:rFonts w:ascii="Times New Roman" w:hAnsi="Times New Roman" w:cs="Times New Roman"/>
          <w:b/>
          <w:sz w:val="24"/>
        </w:rPr>
        <w:t xml:space="preserve">: </w:t>
      </w:r>
      <w:r w:rsidR="00842165" w:rsidRPr="00E54865">
        <w:rPr>
          <w:rFonts w:ascii="Times New Roman" w:hAnsi="Times New Roman" w:cs="Times New Roman"/>
          <w:b/>
          <w:sz w:val="24"/>
        </w:rPr>
        <w:t>the extent.</w:t>
      </w:r>
      <w:r w:rsidR="00842165" w:rsidRPr="00986B72">
        <w:rPr>
          <w:rFonts w:ascii="Times New Roman" w:hAnsi="Times New Roman" w:cs="Times New Roman"/>
          <w:sz w:val="24"/>
        </w:rPr>
        <w:t xml:space="preserve">  In the logistic model, the parameter B represents how far the curve can decrease from the baseline. The curve decrease</w:t>
      </w:r>
      <w:r w:rsidR="00055AC5">
        <w:rPr>
          <w:rFonts w:ascii="Times New Roman" w:hAnsi="Times New Roman" w:cs="Times New Roman"/>
          <w:sz w:val="24"/>
        </w:rPr>
        <w:t>s</w:t>
      </w:r>
      <w:r w:rsidR="00842165" w:rsidRPr="00986B72">
        <w:rPr>
          <w:rFonts w:ascii="Times New Roman" w:hAnsi="Times New Roman" w:cs="Times New Roman"/>
          <w:sz w:val="24"/>
        </w:rPr>
        <w:t xml:space="preserve"> rapidly and then stabilize</w:t>
      </w:r>
      <w:r w:rsidR="00055AC5">
        <w:rPr>
          <w:rFonts w:ascii="Times New Roman" w:hAnsi="Times New Roman" w:cs="Times New Roman"/>
          <w:sz w:val="24"/>
        </w:rPr>
        <w:t>s</w:t>
      </w:r>
      <w:r w:rsidR="00842165" w:rsidRPr="00986B72">
        <w:rPr>
          <w:rFonts w:ascii="Times New Roman" w:hAnsi="Times New Roman" w:cs="Times New Roman"/>
          <w:sz w:val="24"/>
        </w:rPr>
        <w:t xml:space="preserve"> around the B value, therefore we name it </w:t>
      </w:r>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In the practical sense, it 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p>
    <w:p w14:paraId="2112CB74" w14:textId="690339EC" w:rsidR="009D4EE1" w:rsidRDefault="00055AC5" w:rsidP="009D4EE1">
      <w:pPr>
        <w:ind w:firstLine="720"/>
        <w:rPr>
          <w:rFonts w:ascii="Times New Roman" w:hAnsi="Times New Roman" w:cs="Times New Roman"/>
          <w:sz w:val="24"/>
        </w:rPr>
      </w:pPr>
      <w:r>
        <w:rPr>
          <w:rFonts w:ascii="Times New Roman" w:hAnsi="Times New Roman" w:cs="Times New Roman"/>
          <w:sz w:val="24"/>
        </w:rPr>
        <w:t xml:space="preserve">To test its potential linkages with different social-economic factors, we conducted </w:t>
      </w:r>
      <w:r w:rsidR="00F017F0">
        <w:rPr>
          <w:rFonts w:ascii="Times New Roman" w:hAnsi="Times New Roman" w:cs="Times New Roman"/>
          <w:sz w:val="24"/>
        </w:rPr>
        <w:t xml:space="preserve">linear </w:t>
      </w:r>
      <w:r>
        <w:rPr>
          <w:rFonts w:ascii="Times New Roman" w:hAnsi="Times New Roman" w:cs="Times New Roman"/>
          <w:sz w:val="24"/>
        </w:rPr>
        <w:t xml:space="preserve">regression </w:t>
      </w:r>
      <w:r w:rsidR="00F017F0">
        <w:rPr>
          <w:rFonts w:ascii="Times New Roman" w:hAnsi="Times New Roman" w:cs="Times New Roman"/>
          <w:sz w:val="24"/>
        </w:rPr>
        <w:t>analysi</w:t>
      </w:r>
      <w:r>
        <w:rPr>
          <w:rFonts w:ascii="Times New Roman" w:hAnsi="Times New Roman" w:cs="Times New Roman"/>
          <w:sz w:val="24"/>
        </w:rPr>
        <w:t>s between different transit systems’ floor values and the social-economic factors of the corresponding county-equivalent.</w:t>
      </w:r>
      <w:r w:rsidR="00F017F0">
        <w:rPr>
          <w:rFonts w:ascii="Times New Roman" w:hAnsi="Times New Roman" w:cs="Times New Roman"/>
          <w:sz w:val="24"/>
        </w:rPr>
        <w:t xml:space="preserve"> </w:t>
      </w:r>
      <w:r w:rsidR="00F530B9">
        <w:rPr>
          <w:rFonts w:ascii="Times New Roman" w:hAnsi="Times New Roman" w:cs="Times New Roman"/>
          <w:sz w:val="24"/>
        </w:rPr>
        <w:t>The county-level social-economic data are collected from the latest American Community Survey (ACS) 5-year estimate table (2014 - 2018).</w:t>
      </w:r>
      <w:r w:rsidR="000B1E8E">
        <w:rPr>
          <w:rFonts w:ascii="Times New Roman" w:hAnsi="Times New Roman" w:cs="Times New Roman"/>
          <w:sz w:val="24"/>
        </w:rPr>
        <w:t xml:space="preserve"> We select several potentially relevant indicators: </w:t>
      </w:r>
    </w:p>
    <w:p w14:paraId="6CA6F395" w14:textId="77777777" w:rsidR="009D4EE1" w:rsidRDefault="009D4EE1" w:rsidP="00524CCC">
      <w:pPr>
        <w:pStyle w:val="ListParagraph"/>
        <w:numPr>
          <w:ilvl w:val="0"/>
          <w:numId w:val="10"/>
        </w:numPr>
        <w:rPr>
          <w:rFonts w:ascii="Times New Roman" w:hAnsi="Times New Roman" w:cs="Times New Roman"/>
          <w:sz w:val="24"/>
        </w:rPr>
      </w:pPr>
      <w:r w:rsidRPr="009D4EE1">
        <w:rPr>
          <w:rFonts w:ascii="Times New Roman" w:hAnsi="Times New Roman" w:cs="Times New Roman"/>
          <w:sz w:val="24"/>
        </w:rPr>
        <w:t xml:space="preserve">Ratio of population with non-physical occupations. </w:t>
      </w:r>
    </w:p>
    <w:p w14:paraId="0A1E4974" w14:textId="780E51A7" w:rsidR="009D4EE1" w:rsidRPr="009D4EE1" w:rsidRDefault="009D4EE1" w:rsidP="009D4EE1">
      <w:pPr>
        <w:rPr>
          <w:rFonts w:ascii="Times New Roman" w:hAnsi="Times New Roman" w:cs="Times New Roman"/>
          <w:sz w:val="24"/>
        </w:rPr>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sidRPr="009D4EE1">
        <w:rPr>
          <w:rFonts w:ascii="Times New Roman" w:hAnsi="Times New Roman" w:cs="Times New Roman"/>
          <w:sz w:val="24"/>
        </w:rPr>
        <w:t xml:space="preserve"> introduced by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6)","manualFormatting":"Kim et al. (2017)","plainTextFormattedCitation":"(6)","previouslyFormattedCitation":"(Kim et al. 2017)"},"properties":{"noteIndex":0},"schema":"https://github.com/citation-style-language/schema/raw/master/csl-citation.json"}</w:instrText>
      </w:r>
      <w:r w:rsidRPr="009D4EE1">
        <w:rPr>
          <w:rFonts w:ascii="Times New Roman" w:hAnsi="Times New Roman" w:cs="Times New Roman"/>
          <w:sz w:val="24"/>
        </w:rPr>
        <w:fldChar w:fldCharType="separate"/>
      </w:r>
      <w:r w:rsidRPr="009D4EE1">
        <w:rPr>
          <w:rFonts w:ascii="Times New Roman" w:hAnsi="Times New Roman" w:cs="Times New Roman"/>
          <w:noProof/>
          <w:sz w:val="24"/>
        </w:rPr>
        <w:t>Kim et al. (2017)</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 ratio of population with non-physical occupations measures the population’s degree of freedom to change the routine of their daily life. It represents how many people can work from home thus avoid regular transit commuting to reduce contagion risk. If an area has higher ratio of non-physical jobs, more workers may supposedly work from home thus the transit demand will decrease further. </w:t>
      </w:r>
    </w:p>
    <w:p w14:paraId="1D1A0429" w14:textId="0CF0CEDE" w:rsidR="009D4EE1" w:rsidRPr="009D4EE1" w:rsidRDefault="009D4EE1" w:rsidP="009D4EE1">
      <w:pPr>
        <w:ind w:firstLine="720"/>
        <w:rPr>
          <w:rFonts w:ascii="Times New Roman" w:hAnsi="Times New Roman" w:cs="Times New Roman"/>
          <w:sz w:val="24"/>
        </w:rPr>
      </w:pPr>
      <w:r>
        <w:rPr>
          <w:rFonts w:ascii="Times New Roman" w:hAnsi="Times New Roman" w:cs="Times New Roman"/>
          <w:sz w:val="24"/>
        </w:rPr>
        <w:t>We used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12,13)","plainTextFormattedCitation":"(12,13)","previouslyFormattedCitation":"(Tan et al. 2020; U.S. Bureau of Labor Statistics 2019)"},"properties":{"noteIndex":0},"schema":"https://github.com/citation-style-language/schema/raw/master/csl-citation.json"}</w:instrText>
      </w:r>
      <w:r w:rsidR="00372CA7">
        <w:rPr>
          <w:rFonts w:ascii="Times New Roman" w:hAnsi="Times New Roman" w:cs="Times New Roman"/>
          <w:sz w:val="24"/>
        </w:rPr>
        <w:fldChar w:fldCharType="separate"/>
      </w:r>
      <w:r w:rsidR="00FE1C3C" w:rsidRPr="00FE1C3C">
        <w:rPr>
          <w:rFonts w:ascii="Times New Roman" w:hAnsi="Times New Roman" w:cs="Times New Roman"/>
          <w:noProof/>
          <w:sz w:val="24"/>
        </w:rPr>
        <w:t>(12,13)</w:t>
      </w:r>
      <w:r w:rsidR="00372CA7">
        <w:rPr>
          <w:rFonts w:ascii="Times New Roman" w:hAnsi="Times New Roman" w:cs="Times New Roman"/>
          <w:sz w:val="24"/>
        </w:rPr>
        <w:fldChar w:fldCharType="end"/>
      </w:r>
      <w:r w:rsidR="00372CA7">
        <w:rPr>
          <w:rFonts w:ascii="Times New Roman" w:hAnsi="Times New Roman" w:cs="Times New Roman"/>
          <w:sz w:val="24"/>
        </w:rPr>
        <w:t xml:space="preserve">. Therefore, </w:t>
      </w:r>
      <w:r>
        <w:rPr>
          <w:rFonts w:ascii="Times New Roman" w:hAnsi="Times New Roman" w:cs="Times New Roman"/>
          <w:sz w:val="24"/>
        </w:rPr>
        <w:t>a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029CC98B" w14:textId="443638DD"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R</w:t>
      </w:r>
      <w:r w:rsidR="00443134" w:rsidRPr="00443134">
        <w:rPr>
          <w:rFonts w:ascii="Times New Roman" w:hAnsi="Times New Roman" w:cs="Times New Roman"/>
          <w:sz w:val="24"/>
        </w:rPr>
        <w:t>atio of minority population</w:t>
      </w:r>
      <w:r w:rsidR="000A42BC">
        <w:rPr>
          <w:rFonts w:ascii="Times New Roman" w:hAnsi="Times New Roman" w:cs="Times New Roman"/>
          <w:sz w:val="24"/>
        </w:rPr>
        <w:t xml:space="preserve">: </w:t>
      </w:r>
      <w:r w:rsidR="00443134" w:rsidRPr="00443134">
        <w:rPr>
          <w:rFonts w:ascii="Times New Roman" w:hAnsi="Times New Roman" w:cs="Times New Roman"/>
          <w:sz w:val="24"/>
        </w:rPr>
        <w:t xml:space="preserve">African American, female, and Hispanic population. </w:t>
      </w:r>
    </w:p>
    <w:p w14:paraId="49B20B4A" w14:textId="3EAE627A" w:rsidR="00443134" w:rsidRDefault="00443134" w:rsidP="009D4EE1">
      <w:pPr>
        <w:rPr>
          <w:rFonts w:ascii="Times New Roman" w:hAnsi="Times New Roman" w:cs="Times New Roman"/>
          <w:sz w:val="24"/>
        </w:rPr>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4–16)","plainTextFormattedCitation":"(14–16)","previouslyFormattedCitation":"(Cooke 1997; Golub, Marcantonio, and Sanchez 2013; Iseki and Taylor 201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4–16)</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it is </w:t>
      </w:r>
      <w:r w:rsidR="009D4EE1">
        <w:rPr>
          <w:rFonts w:ascii="Times New Roman" w:hAnsi="Times New Roman" w:cs="Times New Roman"/>
          <w:sz w:val="24"/>
        </w:rPr>
        <w:t xml:space="preserve">necessary </w:t>
      </w:r>
      <w:r w:rsidRPr="009D4EE1">
        <w:rPr>
          <w:rFonts w:ascii="Times New Roman" w:hAnsi="Times New Roman" w:cs="Times New Roman"/>
          <w:sz w:val="24"/>
        </w:rPr>
        <w:t xml:space="preserve">to investigate the relationship between floor value and </w:t>
      </w:r>
      <w:r w:rsidRPr="009D4EE1">
        <w:rPr>
          <w:rFonts w:ascii="Times New Roman" w:hAnsi="Times New Roman" w:cs="Times New Roman"/>
          <w:sz w:val="24"/>
        </w:rPr>
        <w:lastRenderedPageBreak/>
        <w:t>each vulnerable group’s ratio. We also collected the last 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EF18DBB" w14:textId="2F4433C6" w:rsidR="00372CA7" w:rsidRDefault="00372CA7" w:rsidP="00372CA7">
      <w:pPr>
        <w:pStyle w:val="ListParagraph"/>
        <w:numPr>
          <w:ilvl w:val="0"/>
          <w:numId w:val="10"/>
        </w:numPr>
        <w:rPr>
          <w:rFonts w:ascii="Times New Roman" w:hAnsi="Times New Roman" w:cs="Times New Roman"/>
          <w:sz w:val="24"/>
        </w:rPr>
      </w:pPr>
      <w:r>
        <w:rPr>
          <w:rFonts w:ascii="Times New Roman" w:hAnsi="Times New Roman" w:cs="Times New Roman"/>
          <w:sz w:val="24"/>
        </w:rPr>
        <w:t>Income</w:t>
      </w:r>
    </w:p>
    <w:p w14:paraId="6682F025" w14:textId="6982EF20" w:rsidR="00372CA7" w:rsidRPr="00372CA7" w:rsidRDefault="00372CA7" w:rsidP="00372CA7">
      <w:pPr>
        <w:rPr>
          <w:rFonts w:ascii="Times New Roman" w:hAnsi="Times New Roman" w:cs="Times New Roman"/>
          <w:sz w:val="24"/>
        </w:rPr>
      </w:pPr>
      <w:r>
        <w:rPr>
          <w:rFonts w:ascii="Times New Roman" w:hAnsi="Times New Roman" w:cs="Times New Roman"/>
          <w:sz w:val="24"/>
        </w:rPr>
        <w:t xml:space="preserve">Many </w:t>
      </w:r>
    </w:p>
    <w:p w14:paraId="0852B5E9"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A</w:t>
      </w:r>
      <w:r w:rsidR="00443134" w:rsidRPr="00443134">
        <w:rPr>
          <w:rFonts w:ascii="Times New Roman" w:hAnsi="Times New Roman" w:cs="Times New Roman"/>
          <w:sz w:val="24"/>
        </w:rPr>
        <w:t xml:space="preserve">ge structure. </w:t>
      </w:r>
    </w:p>
    <w:p w14:paraId="4E67FD35" w14:textId="52B7D2D9" w:rsidR="00443134" w:rsidRPr="009D4EE1" w:rsidRDefault="00443134" w:rsidP="009D4EE1">
      <w:pPr>
        <w:rPr>
          <w:rFonts w:ascii="Times New Roman" w:hAnsi="Times New Roman" w:cs="Times New Roman"/>
          <w:sz w:val="24"/>
        </w:rPr>
      </w:pPr>
      <w:r w:rsidRPr="009D4EE1">
        <w:rPr>
          <w:rFonts w:ascii="Times New Roman" w:hAnsi="Times New Roman" w:cs="Times New Roman"/>
          <w:sz w:val="24"/>
        </w:rPr>
        <w:t>COVID-19 is highly sensitive to different age groups. According to the New York City health report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17)","plainTextFormattedCitation":"(17)","previouslyFormattedCitation":"(Centers for Disease Control and Prevention 202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7)</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based on these statistics, 45 years old as a stricter threshold is a good standard to identify the high-risk population. We collected the ratio of people with age over 45 from the ACS 5-year estimates (2014 - 2018) data. </w:t>
      </w:r>
    </w:p>
    <w:p w14:paraId="0530D93A"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hint="eastAsia"/>
          <w:sz w:val="24"/>
        </w:rPr>
        <w:t>A</w:t>
      </w:r>
      <w:r w:rsidR="00443134" w:rsidRPr="00443134">
        <w:rPr>
          <w:rFonts w:ascii="Times New Roman" w:hAnsi="Times New Roman" w:cs="Times New Roman"/>
          <w:sz w:val="24"/>
        </w:rPr>
        <w:t xml:space="preserve">wareness. </w:t>
      </w:r>
    </w:p>
    <w:p w14:paraId="35BEB144" w14:textId="77777777" w:rsidR="009D4EE1" w:rsidRDefault="00443134" w:rsidP="009D4EE1">
      <w:pPr>
        <w:rPr>
          <w:rFonts w:ascii="Times New Roman" w:hAnsi="Times New Roman" w:cs="Times New Roman"/>
          <w:sz w:val="24"/>
        </w:rPr>
      </w:pPr>
      <w:r w:rsidRPr="009D4EE1">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p>
    <w:p w14:paraId="26CCE504" w14:textId="1CE2E6D8" w:rsidR="000A42BC" w:rsidRDefault="00443134" w:rsidP="009D4EE1">
      <w:pPr>
        <w:ind w:firstLine="720"/>
        <w:rPr>
          <w:rFonts w:ascii="Times New Roman" w:hAnsi="Times New Roman" w:cs="Times New Roman"/>
          <w:sz w:val="24"/>
        </w:rPr>
      </w:pPr>
      <w:r w:rsidRPr="009D4EE1">
        <w:rPr>
          <w:rFonts w:ascii="Times New Roman" w:hAnsi="Times New Roman" w:cs="Times New Roman"/>
          <w:sz w:val="24"/>
        </w:rPr>
        <w:t xml:space="preserve">Social media have become a common platform for people to discuss about the progress of major events including the development of the pandemic. Meanwhile, searching on the search engine, such as Google.com, has become </w:t>
      </w:r>
      <w:r w:rsidR="00D664E5">
        <w:rPr>
          <w:rFonts w:ascii="Times New Roman" w:hAnsi="Times New Roman" w:cs="Times New Roman"/>
          <w:sz w:val="24"/>
        </w:rPr>
        <w:t xml:space="preserve">one of </w:t>
      </w:r>
      <w:r w:rsidRPr="009D4EE1">
        <w:rPr>
          <w:rFonts w:ascii="Times New Roman" w:hAnsi="Times New Roman" w:cs="Times New Roman"/>
          <w:sz w:val="24"/>
        </w:rPr>
        <w: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assumptions, many studies utilized the social media and search engine statistics to retrospectively evaluate or predict the relationship between the trends and the actual confirmed cases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18–20)","plainTextFormattedCitation":"(18–20)","previouslyFormattedCitation":"(Li et al. 2020; Lin, Liu, and Chiu 2020; Yuan et al. 202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p>
    <w:p w14:paraId="64812E23" w14:textId="63B000D9" w:rsidR="000B1E8E" w:rsidRPr="009D4EE1" w:rsidRDefault="00443134" w:rsidP="009D4EE1">
      <w:pPr>
        <w:ind w:firstLine="720"/>
        <w:rPr>
          <w:rFonts w:ascii="Times New Roman" w:hAnsi="Times New Roman" w:cs="Times New Roman"/>
          <w:sz w:val="24"/>
        </w:rPr>
      </w:pPr>
      <w:r w:rsidRPr="009D4EE1">
        <w:rPr>
          <w:rFonts w:ascii="Times New Roman" w:hAnsi="Times New Roman" w:cs="Times New Roman"/>
          <w:sz w:val="24"/>
        </w:rPr>
        <w:t>To validate these plausible linkages, we collected the average Google search trend data for different designated market area that each transit system locates in from January 10</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to April 9</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764500">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1)","plainTextFormattedCitation":"(21)","previouslyFormattedCitation":"(Google 2020)"},"properties":{"noteIndex":0},"schema":"https://github.com/citation-style-language/schema/raw/master/csl-citation.json"}</w:instrText>
      </w:r>
      <w:r w:rsidR="00764500">
        <w:rPr>
          <w:rFonts w:ascii="Times New Roman" w:hAnsi="Times New Roman" w:cs="Times New Roman"/>
          <w:sz w:val="24"/>
        </w:rPr>
        <w:fldChar w:fldCharType="separate"/>
      </w:r>
      <w:r w:rsidR="00FE1C3C" w:rsidRPr="00FE1C3C">
        <w:rPr>
          <w:rFonts w:ascii="Times New Roman" w:hAnsi="Times New Roman" w:cs="Times New Roman"/>
          <w:noProof/>
          <w:sz w:val="24"/>
        </w:rPr>
        <w:t>(21)</w:t>
      </w:r>
      <w:r w:rsidR="00764500">
        <w:rPr>
          <w:rFonts w:ascii="Times New Roman" w:hAnsi="Times New Roman" w:cs="Times New Roman"/>
          <w:sz w:val="24"/>
        </w:rPr>
        <w:fldChar w:fldCharType="end"/>
      </w:r>
      <w:r w:rsidRPr="009D4EE1">
        <w:rPr>
          <w:rFonts w:ascii="Times New Roman" w:hAnsi="Times New Roman" w:cs="Times New Roman"/>
          <w:sz w:val="24"/>
        </w:rPr>
        <w:t xml:space="preserve">. We also collected </w:t>
      </w:r>
      <w:r w:rsidR="000A42BC">
        <w:rPr>
          <w:rFonts w:ascii="Times New Roman" w:hAnsi="Times New Roman" w:cs="Times New Roman"/>
          <w:sz w:val="24"/>
        </w:rPr>
        <w:t xml:space="preserve">county-level </w:t>
      </w:r>
      <w:r w:rsidRPr="009D4EE1">
        <w:rPr>
          <w:rFonts w:ascii="Times New Roman" w:hAnsi="Times New Roman" w:cs="Times New Roman"/>
          <w:sz w:val="24"/>
        </w:rPr>
        <w:t>geotagged Twitter statistics from January 26</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to April 14</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for each transit system’s county </w:t>
      </w:r>
      <w:r w:rsidRPr="009D4EE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22)","plainTextFormattedCitation":"(22)","previouslyFormattedCitation":"(Spatial.ai 2020)"},"properties":{"noteIndex":0},"schema":"https://github.com/citation-style-language/schema/raw/master/csl-citation.json"}</w:instrText>
      </w:r>
      <w:r w:rsidRPr="009D4EE1">
        <w:rPr>
          <w:rFonts w:ascii="Times New Roman" w:hAnsi="Times New Roman" w:cs="Times New Roman"/>
          <w:sz w:val="24"/>
        </w:rPr>
        <w:fldChar w:fldCharType="separate"/>
      </w:r>
      <w:r w:rsidR="00FE1C3C" w:rsidRPr="00FE1C3C">
        <w:rPr>
          <w:rFonts w:ascii="Times New Roman" w:hAnsi="Times New Roman" w:cs="Times New Roman"/>
          <w:noProof/>
          <w:sz w:val="24"/>
        </w:rPr>
        <w:t>(22)</w:t>
      </w:r>
      <w:r w:rsidRPr="009D4EE1">
        <w:rPr>
          <w:rFonts w:ascii="Times New Roman" w:hAnsi="Times New Roman" w:cs="Times New Roman"/>
          <w:sz w:val="24"/>
        </w:rPr>
        <w:fldChar w:fldCharType="end"/>
      </w:r>
      <w:r w:rsidRPr="009D4EE1">
        <w:rPr>
          <w:rFonts w:ascii="Times New Roman" w:hAnsi="Times New Roman" w:cs="Times New Roman"/>
          <w:sz w:val="24"/>
        </w:rPr>
        <w:t xml:space="preserve"> and calculated the unique active accounts that mentioned COVID-19 per capita and posted tweets about the pandemic per capita.</w:t>
      </w:r>
    </w:p>
    <w:p w14:paraId="0470DFD6" w14:textId="77777777" w:rsidR="004E02EA" w:rsidRDefault="004E02EA" w:rsidP="004E02EA">
      <w:pPr>
        <w:rPr>
          <w:rFonts w:ascii="Times New Roman" w:hAnsi="Times New Roman" w:cs="Times New Roman"/>
          <w:sz w:val="24"/>
        </w:rPr>
      </w:pPr>
    </w:p>
    <w:p w14:paraId="143CB2E1" w14:textId="31E53593" w:rsidR="00055AC5" w:rsidRDefault="00F017F0" w:rsidP="004E02EA">
      <w:pPr>
        <w:rPr>
          <w:rFonts w:ascii="Times New Roman" w:hAnsi="Times New Roman" w:cs="Times New Roman"/>
          <w:sz w:val="24"/>
        </w:rPr>
      </w:pPr>
      <w:r>
        <w:rPr>
          <w:rFonts w:ascii="Times New Roman" w:hAnsi="Times New Roman" w:cs="Times New Roman"/>
          <w:sz w:val="24"/>
        </w:rPr>
        <w:t xml:space="preserve">To moreover validate </w:t>
      </w:r>
      <w:r w:rsidR="00D54783">
        <w:rPr>
          <w:rFonts w:ascii="Times New Roman" w:hAnsi="Times New Roman" w:cs="Times New Roman"/>
          <w:sz w:val="24"/>
        </w:rPr>
        <w:t xml:space="preserve">and supplement </w:t>
      </w:r>
      <w:r>
        <w:rPr>
          <w:rFonts w:ascii="Times New Roman" w:hAnsi="Times New Roman" w:cs="Times New Roman"/>
          <w:sz w:val="24"/>
        </w:rPr>
        <w:t>the correlation results,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w:t>
      </w:r>
      <w:r w:rsidR="00F530B9">
        <w:rPr>
          <w:rFonts w:ascii="Times New Roman" w:hAnsi="Times New Roman" w:cs="Times New Roman"/>
          <w:sz w:val="24"/>
        </w:rPr>
        <w:lastRenderedPageBreak/>
        <w:t>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8,23,24)","plainTextFormattedCitation":"(8,23,24)","previouslyFormattedCitation":"(Transit app 2020c, 2020d, 2020a)"},"properties":{"noteIndex":0},"schema":"https://github.com/citation-style-language/schema/raw/master/csl-citation.json"}</w:instrText>
      </w:r>
      <w:r w:rsidR="001D4745">
        <w:rPr>
          <w:rFonts w:ascii="Times New Roman" w:hAnsi="Times New Roman" w:cs="Times New Roman"/>
          <w:sz w:val="24"/>
        </w:rPr>
        <w:fldChar w:fldCharType="separate"/>
      </w:r>
      <w:r w:rsidR="00FE1C3C" w:rsidRPr="00FE1C3C">
        <w:rPr>
          <w:rFonts w:ascii="Times New Roman" w:hAnsi="Times New Roman" w:cs="Times New Roman"/>
          <w:noProof/>
          <w:sz w:val="24"/>
        </w:rPr>
        <w:t>(8,23,24)</w:t>
      </w:r>
      <w:r w:rsidR="001D4745">
        <w:rPr>
          <w:rFonts w:ascii="Times New Roman" w:hAnsi="Times New Roman" w:cs="Times New Roman"/>
          <w:sz w:val="24"/>
        </w:rPr>
        <w:fldChar w:fldCharType="end"/>
      </w:r>
      <w:r w:rsidR="00F530B9">
        <w:rPr>
          <w:rFonts w:ascii="Times New Roman" w:hAnsi="Times New Roman" w:cs="Times New Roman"/>
          <w:sz w:val="24"/>
        </w:rPr>
        <w:t xml:space="preserve">. The user surveys provide first-hand proofs </w:t>
      </w:r>
      <w:r w:rsidR="00D54783">
        <w:rPr>
          <w:rFonts w:ascii="Times New Roman" w:hAnsi="Times New Roman" w:cs="Times New Roman"/>
          <w:sz w:val="24"/>
        </w:rPr>
        <w:t>about the demography of the essential passengers and are a very good complement to the correlation conclusions</w:t>
      </w:r>
      <w:r w:rsidR="00F530B9">
        <w:rPr>
          <w:rFonts w:ascii="Times New Roman" w:hAnsi="Times New Roman" w:cs="Times New Roman"/>
          <w:sz w:val="24"/>
        </w:rPr>
        <w:t xml:space="preserve">. </w:t>
      </w:r>
    </w:p>
    <w:p w14:paraId="12E4D006" w14:textId="77777777" w:rsidR="00456246" w:rsidRDefault="00456246" w:rsidP="00456246">
      <w:pPr>
        <w:rPr>
          <w:rFonts w:ascii="Times New Roman" w:hAnsi="Times New Roman" w:cs="Times New Roman"/>
          <w:sz w:val="24"/>
        </w:rPr>
      </w:pPr>
    </w:p>
    <w:p w14:paraId="64326C32" w14:textId="11B7F9EC" w:rsidR="00456246" w:rsidRDefault="00456246" w:rsidP="00456246">
      <w:pPr>
        <w:rPr>
          <w:rFonts w:ascii="Times New Roman" w:hAnsi="Times New Roman" w:cs="Times New Roman"/>
          <w:sz w:val="24"/>
        </w:rPr>
      </w:pPr>
      <w:r w:rsidRPr="006918C2">
        <w:rPr>
          <w:rFonts w:ascii="Times New Roman" w:hAnsi="Times New Roman" w:cs="Times New Roman"/>
          <w:b/>
          <w:sz w:val="24"/>
          <w:highlight w:val="yellow"/>
        </w:rPr>
        <w:t>Divergent point</w:t>
      </w:r>
      <w:r>
        <w:rPr>
          <w:rFonts w:ascii="Times New Roman" w:hAnsi="Times New Roman" w:cs="Times New Roman"/>
          <w:b/>
          <w:sz w:val="24"/>
        </w:rPr>
        <w:t xml:space="preserve"> and </w:t>
      </w:r>
      <w:r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 point</w:t>
      </w:r>
      <w:r>
        <w:rPr>
          <w:rFonts w:ascii="Times New Roman" w:hAnsi="Times New Roman" w:cs="Times New Roman"/>
          <w:b/>
          <w:sz w:val="24"/>
        </w:rPr>
        <w:t>: the start and end</w:t>
      </w:r>
      <w:r w:rsidRPr="004E1FFE">
        <w:rPr>
          <w:rFonts w:ascii="Times New Roman" w:hAnsi="Times New Roman" w:cs="Times New Roman"/>
          <w:b/>
          <w:sz w:val="24"/>
        </w:rPr>
        <w:t>.</w:t>
      </w:r>
      <w:r>
        <w:rPr>
          <w:rFonts w:ascii="Times New Roman" w:hAnsi="Times New Roman" w:cs="Times New Roman"/>
          <w:sz w:val="24"/>
        </w:rPr>
        <w:t xml:space="preserve">   The decline process mainly happens during a relatively short period in the middle. Therefore, to measure when the demand started to decrease and finally finished the decreasing process, we introduce two measures: divergent </w:t>
      </w:r>
      <w:r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Pr>
          <w:rFonts w:ascii="Times New Roman" w:hAnsi="Times New Roman" w:cs="Times New Roman"/>
          <w:sz w:val="24"/>
        </w:rPr>
        <w:t xml:space="preserve"> and convergent </w:t>
      </w:r>
      <w:r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Pr>
          <w:rFonts w:ascii="Times New Roman" w:hAnsi="Times New Roman" w:cs="Times New Roman"/>
          <w:sz w:val="24"/>
        </w:rPr>
        <w:t>. We apply the confidence interval theory to the definition of the measures by first construct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7777777" w:rsidR="00456246" w:rsidRPr="00AB345C" w:rsidRDefault="00456246" w:rsidP="00524CC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557563F4" w14:textId="77777777" w:rsidR="00456246" w:rsidRDefault="00456246" w:rsidP="00456246">
      <w:pPr>
        <w:rPr>
          <w:rFonts w:ascii="Times New Roman" w:hAnsi="Times New Roman" w:cs="Times New Roman"/>
          <w:sz w:val="24"/>
        </w:rPr>
      </w:pPr>
      <w:r>
        <w:rPr>
          <w:rFonts w:ascii="Times New Roman" w:hAnsi="Times New Roman" w:cs="Times New Roman"/>
          <w:sz w:val="24"/>
        </w:rPr>
        <w:t xml:space="preserve">Where: P is the probability density function of the normalized logistic function; to normalize the logistic function, we subtract the baseline and divide the result 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is the confidence level. We choose 5% for the confidence level, which is a widely accepted value. The significant level is a useful threshold to decide whether a fitted value changes significantly compared to the baseline value/floor value.</w:t>
      </w:r>
    </w:p>
    <w:p w14:paraId="138866A7" w14:textId="535F1AC6" w:rsidR="00456246" w:rsidRDefault="00456246" w:rsidP="00456246">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which means under the confidence level of 0.95, we can make sure most change happen between the divergent point and convergent point. 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A06FE8" w14:textId="77777777" w:rsidR="00456246" w:rsidRPr="00E714F0" w:rsidRDefault="00CF1CFC" w:rsidP="00524CC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6EB6433" w14:textId="5FC06234" w:rsidR="00456246" w:rsidRDefault="00456246" w:rsidP="00456246">
      <w:pPr>
        <w:rPr>
          <w:rFonts w:ascii="Times New Roman" w:hAnsi="Times New Roman" w:cs="Times New Roman"/>
          <w:sz w:val="24"/>
        </w:rPr>
      </w:pPr>
      <w:r>
        <w:rPr>
          <w:rFonts w:ascii="Times New Roman" w:hAnsi="Times New Roman" w:cs="Times New Roman"/>
          <w:sz w:val="24"/>
        </w:rPr>
        <w:t>Moreover, the two measures are not directly calculated from the raw obs</w:t>
      </w:r>
      <w:r w:rsidR="00E56D28">
        <w:rPr>
          <w:rFonts w:ascii="Times New Roman" w:hAnsi="Times New Roman" w:cs="Times New Roman"/>
          <w:sz w:val="24"/>
        </w:rPr>
        <w:t>erved data, instead, we obtain</w:t>
      </w:r>
      <w:r>
        <w:rPr>
          <w:rFonts w:ascii="Times New Roman" w:hAnsi="Times New Roman" w:cs="Times New Roman"/>
          <w:sz w:val="24"/>
        </w:rPr>
        <w:t xml:space="preserve">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F6FE852" w14:textId="6CE9F466" w:rsidR="00456246" w:rsidRDefault="00456246" w:rsidP="00456246">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sidR="00E56D28">
        <w:rPr>
          <w:rFonts w:ascii="Times New Roman" w:hAnsi="Times New Roman" w:cs="Times New Roman"/>
          <w:sz w:val="24"/>
        </w:rPr>
        <w:t>act to</w:t>
      </w:r>
      <w:r>
        <w:rPr>
          <w:rFonts w:ascii="Times New Roman" w:hAnsi="Times New Roman" w:cs="Times New Roman"/>
          <w:sz w:val="24"/>
        </w:rPr>
        <w:t xml:space="preserve"> avoid the transit trips. Convergent point, on the other hands, represents when the </w:t>
      </w:r>
      <w:r w:rsidR="00E56D28">
        <w:rPr>
          <w:rFonts w:ascii="Times New Roman" w:hAnsi="Times New Roman" w:cs="Times New Roman"/>
          <w:sz w:val="24"/>
        </w:rPr>
        <w:t>decline</w:t>
      </w:r>
      <w:r>
        <w:rPr>
          <w:rFonts w:ascii="Times New Roman" w:hAnsi="Times New Roman" w:cs="Times New Roman"/>
          <w:sz w:val="24"/>
        </w:rPr>
        <w:t xml:space="preserve"> finally finishes. After the convergent point, the transit demand will persist at a stable level. </w:t>
      </w:r>
    </w:p>
    <w:p w14:paraId="7D19999E" w14:textId="58E450E2" w:rsidR="00E54865" w:rsidRDefault="00E54865" w:rsidP="00E54865">
      <w:pPr>
        <w:rPr>
          <w:rFonts w:ascii="Times New Roman" w:hAnsi="Times New Roman" w:cs="Times New Roman"/>
          <w:sz w:val="24"/>
        </w:rPr>
      </w:pPr>
    </w:p>
    <w:p w14:paraId="45B217ED" w14:textId="18A1BEAC" w:rsidR="00842165" w:rsidRPr="00E54865" w:rsidRDefault="00516531" w:rsidP="00E54865">
      <w:pPr>
        <w:rPr>
          <w:rFonts w:ascii="Times New Roman" w:hAnsi="Times New Roman" w:cs="Times New Roman"/>
          <w:b/>
          <w:sz w:val="24"/>
        </w:rPr>
      </w:pPr>
      <w:r w:rsidRPr="000B1E8E">
        <w:rPr>
          <w:rFonts w:ascii="Times New Roman" w:hAnsi="Times New Roman" w:cs="Times New Roman"/>
          <w:b/>
          <w:sz w:val="24"/>
          <w:highlight w:val="yellow"/>
        </w:rPr>
        <w:t>Decay rate</w:t>
      </w:r>
      <w:r w:rsidR="00E54865">
        <w:rPr>
          <w:rFonts w:ascii="Times New Roman" w:hAnsi="Times New Roman" w:cs="Times New Roman"/>
          <w:b/>
          <w:sz w:val="24"/>
        </w:rPr>
        <w:t xml:space="preserve">: </w:t>
      </w:r>
      <w:r w:rsidR="00842165" w:rsidRPr="00E54865">
        <w:rPr>
          <w:rFonts w:ascii="Times New Roman" w:hAnsi="Times New Roman" w:cs="Times New Roman"/>
          <w:b/>
          <w:sz w:val="24"/>
        </w:rPr>
        <w:t>the speed</w:t>
      </w:r>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r w:rsidR="0015430B" w:rsidRPr="0015430B">
        <w:rPr>
          <w:rFonts w:ascii="Times New Roman" w:hAnsi="Times New Roman" w:cs="Times New Roman"/>
          <w:sz w:val="24"/>
        </w:rPr>
        <w:t>k represent how fast the demand curve decreases.</w:t>
      </w:r>
      <w:r w:rsidR="0015430B">
        <w:rPr>
          <w:rFonts w:ascii="Times New Roman" w:hAnsi="Times New Roman" w:cs="Times New Roman"/>
          <w:b/>
          <w:sz w:val="24"/>
        </w:rPr>
        <w:t xml:space="preserve"> </w:t>
      </w:r>
      <w:r w:rsidR="00842165" w:rsidRPr="00E54865">
        <w:rPr>
          <w:rFonts w:ascii="Times New Roman" w:hAnsi="Times New Roman" w:cs="Times New Roman"/>
          <w:sz w:val="24"/>
        </w:rPr>
        <w:t xml:space="preserve">Therefore, we name it </w:t>
      </w:r>
      <w:r w:rsidR="00842165" w:rsidRPr="00E54865">
        <w:rPr>
          <w:rFonts w:ascii="Times New Roman" w:hAnsi="Times New Roman" w:cs="Times New Roman"/>
          <w:i/>
          <w:sz w:val="24"/>
          <w:highlight w:val="yellow"/>
        </w:rPr>
        <w:t>decay rate</w:t>
      </w:r>
      <w:r w:rsidR="00842165" w:rsidRPr="00E54865">
        <w:rPr>
          <w:rFonts w:ascii="Times New Roman" w:hAnsi="Times New Roman" w:cs="Times New Roman"/>
          <w:sz w:val="24"/>
        </w:rPr>
        <w:t xml:space="preserve">. Decay rate can be an important indicator for the actual response speed of urban residents/public transit users to the pandemic. Although the decay rate works well, the rate value </w:t>
      </w:r>
      <w:r w:rsidR="00842165" w:rsidRPr="00E54865">
        <w:rPr>
          <w:rFonts w:ascii="Times New Roman" w:hAnsi="Times New Roman" w:cs="Times New Roman"/>
          <w:sz w:val="24"/>
        </w:rPr>
        <w:lastRenderedPageBreak/>
        <w:t xml:space="preserve">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days from the day zero 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the initial date of epidemic outbreak, which is measured by the divergent point, and the duration of decay. Therefore, we introduce </w:t>
      </w:r>
      <w:r w:rsidR="00842165" w:rsidRPr="00E54865">
        <w:rPr>
          <w:rFonts w:ascii="Times New Roman" w:hAnsi="Times New Roman" w:cs="Times New Roman"/>
          <w:sz w:val="24"/>
          <w:highlight w:val="yellow"/>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5CFE754" w14:textId="77777777" w:rsidR="00842165" w:rsidRPr="00E714F0" w:rsidRDefault="00842165"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13EA42C8"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50825C6" w:rsidR="00842165" w:rsidRDefault="00842165" w:rsidP="00842165">
      <w:pPr>
        <w:rPr>
          <w:rFonts w:ascii="Times New Roman" w:hAnsi="Times New Roman" w:cs="Times New Roman"/>
          <w:sz w:val="24"/>
        </w:rPr>
      </w:pPr>
      <w:r>
        <w:rPr>
          <w:rFonts w:ascii="Times New Roman" w:hAnsi="Times New Roman" w:cs="Times New Roman"/>
          <w:sz w:val="24"/>
        </w:rPr>
        <w:t xml:space="preserve">Decay duration is only determined by the decay rate. </w:t>
      </w:r>
    </w:p>
    <w:p w14:paraId="249DC65E" w14:textId="6150AC33" w:rsidR="00516531" w:rsidRDefault="00516531" w:rsidP="00842165">
      <w:pPr>
        <w:rPr>
          <w:rFonts w:ascii="Times New Roman" w:hAnsi="Times New Roman" w:cs="Times New Roman"/>
          <w:sz w:val="24"/>
        </w:rPr>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divergent point, and people’s awareness. </w:t>
      </w:r>
    </w:p>
    <w:p w14:paraId="570DBAA3" w14:textId="4351ECAF" w:rsidR="00842165" w:rsidRDefault="00842165" w:rsidP="00842165">
      <w:pPr>
        <w:rPr>
          <w:rFonts w:ascii="Times New Roman" w:hAnsi="Times New Roman" w:cs="Times New Roman"/>
          <w:sz w:val="24"/>
        </w:rPr>
      </w:pPr>
    </w:p>
    <w:p w14:paraId="38F1DC00" w14:textId="405BBC7D" w:rsidR="00364F98" w:rsidRPr="009C44A2" w:rsidRDefault="00364F98" w:rsidP="00364F98">
      <w:pPr>
        <w:pStyle w:val="ListParagraph"/>
        <w:numPr>
          <w:ilvl w:val="1"/>
          <w:numId w:val="2"/>
        </w:numPr>
        <w:rPr>
          <w:rFonts w:ascii="Times New Roman" w:hAnsi="Times New Roman" w:cs="Times New Roman"/>
          <w:b/>
          <w:sz w:val="24"/>
        </w:rPr>
      </w:pPr>
      <w:r w:rsidRPr="009C44A2">
        <w:rPr>
          <w:rFonts w:ascii="Times New Roman" w:hAnsi="Times New Roman" w:cs="Times New Roman"/>
          <w:b/>
          <w:sz w:val="24"/>
        </w:rPr>
        <w:t>Desynchronization between response and pandemic evolution</w:t>
      </w:r>
    </w:p>
    <w:p w14:paraId="1F580A44" w14:textId="6D94433E" w:rsidR="007B68AC" w:rsidRDefault="00516531" w:rsidP="001D0576">
      <w:pPr>
        <w:rPr>
          <w:rFonts w:ascii="Times New Roman" w:hAnsi="Times New Roman" w:cs="Times New Roman"/>
          <w:sz w:val="24"/>
        </w:rPr>
      </w:pPr>
      <w:commentRangeStart w:id="4"/>
      <w:r>
        <w:rPr>
          <w:rFonts w:ascii="Times New Roman" w:hAnsi="Times New Roman" w:cs="Times New Roman"/>
          <w:sz w:val="24"/>
        </w:rPr>
        <w:t xml:space="preserve">The process of transit demand decrease is not synchronous with the </w:t>
      </w:r>
      <w:r w:rsidR="00364F98">
        <w:rPr>
          <w:rFonts w:ascii="Times New Roman" w:hAnsi="Times New Roman" w:cs="Times New Roman"/>
          <w:sz w:val="24"/>
        </w:rPr>
        <w:t>evolution</w:t>
      </w:r>
      <w:r>
        <w:rPr>
          <w:rFonts w:ascii="Times New Roman" w:hAnsi="Times New Roman" w:cs="Times New Roman"/>
          <w:sz w:val="24"/>
        </w:rPr>
        <w:t xml:space="preserve"> of the pandemic. </w:t>
      </w:r>
      <w:r w:rsidR="007B68AC">
        <w:rPr>
          <w:rFonts w:ascii="Times New Roman" w:hAnsi="Times New Roman" w:cs="Times New Roman"/>
          <w:sz w:val="24"/>
        </w:rPr>
        <w:t xml:space="preserve">The transit demand decline process is indicated by the </w:t>
      </w:r>
      <w:r w:rsidR="007B68AC" w:rsidRPr="00381703">
        <w:rPr>
          <w:rFonts w:ascii="Times New Roman" w:hAnsi="Times New Roman" w:cs="Times New Roman"/>
          <w:i/>
          <w:sz w:val="24"/>
        </w:rPr>
        <w:t>divergent point</w:t>
      </w:r>
      <w:r w:rsidR="007B68AC">
        <w:rPr>
          <w:rFonts w:ascii="Times New Roman" w:hAnsi="Times New Roman" w:cs="Times New Roman"/>
          <w:sz w:val="24"/>
        </w:rPr>
        <w:t xml:space="preserve">; the evolution of pandemic can be indicated by the </w:t>
      </w:r>
      <w:r w:rsidR="007B68AC" w:rsidRPr="00381703">
        <w:rPr>
          <w:rFonts w:ascii="Times New Roman" w:hAnsi="Times New Roman" w:cs="Times New Roman"/>
          <w:i/>
          <w:sz w:val="24"/>
        </w:rPr>
        <w:t>first date of community spread</w:t>
      </w:r>
      <w:r w:rsidR="007B68AC">
        <w:rPr>
          <w:rFonts w:ascii="Times New Roman" w:hAnsi="Times New Roman" w:cs="Times New Roman"/>
          <w:sz w:val="24"/>
        </w:rPr>
        <w:t xml:space="preserve">, when the first people </w:t>
      </w:r>
      <w:r w:rsidR="00381703">
        <w:rPr>
          <w:rFonts w:ascii="Times New Roman" w:hAnsi="Times New Roman" w:cs="Times New Roman"/>
          <w:sz w:val="24"/>
        </w:rPr>
        <w:t xml:space="preserve">caught </w:t>
      </w:r>
      <w:r w:rsidR="007B68AC">
        <w:rPr>
          <w:rFonts w:ascii="Times New Roman" w:hAnsi="Times New Roman" w:cs="Times New Roman"/>
          <w:sz w:val="24"/>
        </w:rPr>
        <w:t xml:space="preserve">the virus. The exact date of first community spread is extremely hard to catch, however, it can be approached by the first date of confirmed case. </w:t>
      </w:r>
    </w:p>
    <w:p w14:paraId="1DE5637D" w14:textId="29C769DD" w:rsidR="00516531" w:rsidRDefault="00A47815" w:rsidP="00A47815">
      <w:pPr>
        <w:ind w:firstLine="720"/>
        <w:rPr>
          <w:rFonts w:ascii="Times New Roman" w:hAnsi="Times New Roman" w:cs="Times New Roman"/>
          <w:sz w:val="24"/>
        </w:rPr>
      </w:pPr>
      <w:r>
        <w:rPr>
          <w:rFonts w:ascii="Times New Roman" w:hAnsi="Times New Roman" w:cs="Times New Roman"/>
          <w:sz w:val="24"/>
        </w:rPr>
        <w:t>T</w:t>
      </w:r>
      <w:r w:rsidR="00516531">
        <w:rPr>
          <w:rFonts w:ascii="Times New Roman" w:hAnsi="Times New Roman" w:cs="Times New Roman"/>
          <w:sz w:val="24"/>
        </w:rPr>
        <w:t>he difference between the two</w:t>
      </w:r>
      <w:r w:rsidR="00E060C6">
        <w:rPr>
          <w:rFonts w:ascii="Times New Roman" w:hAnsi="Times New Roman" w:cs="Times New Roman"/>
          <w:sz w:val="24"/>
        </w:rPr>
        <w:t xml:space="preserve"> processes</w:t>
      </w:r>
      <w:r>
        <w:rPr>
          <w:rFonts w:ascii="Times New Roman" w:hAnsi="Times New Roman" w:cs="Times New Roman"/>
          <w:sz w:val="24"/>
        </w:rPr>
        <w:t xml:space="preserve"> </w:t>
      </w:r>
      <w:r w:rsidR="00516531">
        <w:rPr>
          <w:rFonts w:ascii="Times New Roman" w:hAnsi="Times New Roman" w:cs="Times New Roman"/>
          <w:sz w:val="24"/>
        </w:rPr>
        <w:t xml:space="preserve">indicates the transit users’ responses compared to the </w:t>
      </w:r>
      <w:r>
        <w:rPr>
          <w:rFonts w:ascii="Times New Roman" w:hAnsi="Times New Roman" w:cs="Times New Roman"/>
          <w:sz w:val="24"/>
        </w:rPr>
        <w:t xml:space="preserve">evolution </w:t>
      </w:r>
      <w:r w:rsidR="0051653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w:t>
      </w:r>
      <w:r w:rsidR="00E060C6">
        <w:rPr>
          <w:rFonts w:ascii="Times New Roman" w:hAnsi="Times New Roman" w:cs="Times New Roman"/>
          <w:sz w:val="24"/>
        </w:rPr>
        <w:t xml:space="preserve">ity started to make a response </w:t>
      </w:r>
      <w:r w:rsidR="00516531">
        <w:rPr>
          <w:rFonts w:ascii="Times New Roman" w:hAnsi="Times New Roman" w:cs="Times New Roman"/>
          <w:sz w:val="24"/>
        </w:rPr>
        <w:t>prior to the confirmation of the local outbreak. Another similar</w:t>
      </w:r>
      <w:r w:rsidR="001D0576">
        <w:rPr>
          <w:rFonts w:ascii="Times New Roman" w:hAnsi="Times New Roman" w:cs="Times New Roman"/>
          <w:sz w:val="24"/>
        </w:rPr>
        <w:t xml:space="preserve"> but equally important</w:t>
      </w:r>
      <w:r w:rsidR="00516531">
        <w:rPr>
          <w:rFonts w:ascii="Times New Roman" w:hAnsi="Times New Roman" w:cs="Times New Roman"/>
          <w:sz w:val="24"/>
        </w:rPr>
        <w:t xml:space="preserve"> metric is </w:t>
      </w:r>
      <w:r w:rsidR="00516531" w:rsidRPr="001D0576">
        <w:rPr>
          <w:rFonts w:ascii="Times New Roman" w:hAnsi="Times New Roman" w:cs="Times New Roman"/>
          <w:sz w:val="24"/>
          <w:highlight w:val="yellow"/>
        </w:rPr>
        <w:t xml:space="preserve">the difference between </w:t>
      </w:r>
      <w:r w:rsidRPr="001D0576">
        <w:rPr>
          <w:rFonts w:ascii="Times New Roman" w:hAnsi="Times New Roman" w:cs="Times New Roman"/>
          <w:sz w:val="24"/>
          <w:highlight w:val="yellow"/>
        </w:rPr>
        <w:t xml:space="preserve">the convergent </w:t>
      </w:r>
      <w:commentRangeStart w:id="5"/>
      <w:r w:rsidRPr="001D0576">
        <w:rPr>
          <w:rFonts w:ascii="Times New Roman" w:hAnsi="Times New Roman" w:cs="Times New Roman"/>
          <w:sz w:val="24"/>
          <w:highlight w:val="yellow"/>
        </w:rPr>
        <w:t>point</w:t>
      </w:r>
      <w:commentRangeEnd w:id="5"/>
      <w:r>
        <w:rPr>
          <w:rStyle w:val="CommentReference"/>
        </w:rPr>
        <w:commentReference w:id="5"/>
      </w:r>
      <w:r>
        <w:rPr>
          <w:rFonts w:ascii="Times New Roman" w:hAnsi="Times New Roman" w:cs="Times New Roman"/>
          <w:sz w:val="24"/>
          <w:highlight w:val="yellow"/>
        </w:rPr>
        <w:t xml:space="preserve"> and </w:t>
      </w:r>
      <w:r w:rsidR="00516531" w:rsidRPr="001D0576">
        <w:rPr>
          <w:rFonts w:ascii="Times New Roman" w:hAnsi="Times New Roman" w:cs="Times New Roman"/>
          <w:sz w:val="24"/>
          <w:highlight w:val="yellow"/>
        </w:rPr>
        <w:t xml:space="preserve">the date of </w:t>
      </w:r>
      <w:r>
        <w:rPr>
          <w:rFonts w:ascii="Times New Roman" w:hAnsi="Times New Roman" w:cs="Times New Roman"/>
          <w:sz w:val="24"/>
          <w:highlight w:val="yellow"/>
        </w:rPr>
        <w:t>first community spread/</w:t>
      </w:r>
      <w:r w:rsidR="00516531" w:rsidRPr="001D0576">
        <w:rPr>
          <w:rFonts w:ascii="Times New Roman" w:hAnsi="Times New Roman" w:cs="Times New Roman"/>
          <w:sz w:val="24"/>
          <w:highlight w:val="yellow"/>
        </w:rPr>
        <w:t>first confirmed case</w:t>
      </w:r>
      <w:r w:rsidR="00516531">
        <w:rPr>
          <w:rFonts w:ascii="Times New Roman" w:hAnsi="Times New Roman" w:cs="Times New Roman"/>
          <w:sz w:val="24"/>
        </w:rPr>
        <w:t xml:space="preserve">, which shows whether the user can </w:t>
      </w:r>
      <w:r w:rsidR="00E060C6">
        <w:rPr>
          <w:rFonts w:ascii="Times New Roman" w:hAnsi="Times New Roman" w:cs="Times New Roman"/>
          <w:sz w:val="24"/>
        </w:rPr>
        <w:t>mostly</w:t>
      </w:r>
      <w:r w:rsidR="00516531">
        <w:rPr>
          <w:rFonts w:ascii="Times New Roman" w:hAnsi="Times New Roman" w:cs="Times New Roman"/>
          <w:sz w:val="24"/>
        </w:rPr>
        <w:t xml:space="preserve"> avoid the transit trips when the epidemic arrives.</w:t>
      </w:r>
      <w:r w:rsidR="00E060C6">
        <w:rPr>
          <w:rFonts w:ascii="Times New Roman" w:hAnsi="Times New Roman" w:cs="Times New Roman"/>
          <w:sz w:val="24"/>
        </w:rPr>
        <w:t xml:space="preserve"> </w:t>
      </w:r>
      <w:commentRangeEnd w:id="4"/>
      <w:r w:rsidR="001D0576">
        <w:rPr>
          <w:rStyle w:val="CommentReference"/>
        </w:rPr>
        <w:commentReference w:id="4"/>
      </w:r>
    </w:p>
    <w:p w14:paraId="04266298" w14:textId="673D4DD5" w:rsidR="00516531" w:rsidRDefault="00516531" w:rsidP="00516531">
      <w:pPr>
        <w:ind w:firstLine="720"/>
        <w:rPr>
          <w:rFonts w:ascii="Times New Roman" w:hAnsi="Times New Roman" w:cs="Times New Roman"/>
          <w:sz w:val="24"/>
        </w:rPr>
      </w:pPr>
      <w:r>
        <w:rPr>
          <w:rFonts w:ascii="Times New Roman" w:hAnsi="Times New Roman" w:cs="Times New Roman"/>
          <w:sz w:val="24"/>
        </w:rPr>
        <w:t>However,</w:t>
      </w:r>
      <w:r w:rsidR="001D0576">
        <w:rPr>
          <w:rFonts w:ascii="Times New Roman" w:hAnsi="Times New Roman" w:cs="Times New Roman"/>
          <w:sz w:val="24"/>
        </w:rPr>
        <w:t xml:space="preserve"> </w:t>
      </w:r>
      <w:r w:rsidR="00E8071F">
        <w:rPr>
          <w:rFonts w:ascii="Times New Roman" w:hAnsi="Times New Roman" w:cs="Times New Roman"/>
          <w:sz w:val="24"/>
        </w:rPr>
        <w:t xml:space="preserve">the date of first confirmed case can be very different from the day when the community spread started. </w:t>
      </w:r>
      <w:r w:rsidR="00A47815">
        <w:rPr>
          <w:rFonts w:ascii="Times New Roman" w:hAnsi="Times New Roman" w:cs="Times New Roman"/>
          <w:sz w:val="24"/>
        </w:rPr>
        <w:t>There are several factors that postponed the</w:t>
      </w:r>
      <w:r w:rsidR="004356B1">
        <w:rPr>
          <w:rFonts w:ascii="Times New Roman" w:hAnsi="Times New Roman" w:cs="Times New Roman"/>
          <w:sz w:val="24"/>
        </w:rPr>
        <w:t xml:space="preserve"> first case being confirmed</w:t>
      </w:r>
      <w:r w:rsidR="00A47815">
        <w:rPr>
          <w:rFonts w:ascii="Times New Roman" w:hAnsi="Times New Roman" w:cs="Times New Roman"/>
          <w:sz w:val="24"/>
        </w:rPr>
        <w:t xml:space="preserve">. </w:t>
      </w:r>
      <w:r w:rsidR="00381703" w:rsidRPr="00381703">
        <w:rPr>
          <w:rFonts w:ascii="Times New Roman" w:hAnsi="Times New Roman" w:cs="Times New Roman"/>
          <w:i/>
          <w:sz w:val="24"/>
        </w:rPr>
        <w:t>Incubation period</w:t>
      </w:r>
      <w:r w:rsidR="00381703">
        <w:rPr>
          <w:rFonts w:ascii="Times New Roman" w:hAnsi="Times New Roman" w:cs="Times New Roman"/>
          <w:sz w:val="24"/>
        </w:rPr>
        <w:t xml:space="preserve"> </w:t>
      </w:r>
      <w:r>
        <w:rPr>
          <w:rFonts w:ascii="Times New Roman" w:hAnsi="Times New Roman" w:cs="Times New Roman"/>
          <w:sz w:val="24"/>
        </w:rPr>
        <w:t xml:space="preserve">is </w:t>
      </w:r>
      <w:r w:rsidR="00381703">
        <w:rPr>
          <w:rFonts w:ascii="Times New Roman" w:hAnsi="Times New Roman" w:cs="Times New Roman"/>
          <w:sz w:val="24"/>
        </w:rPr>
        <w:t xml:space="preserve">the most important </w:t>
      </w:r>
      <w:r>
        <w:rPr>
          <w:rFonts w:ascii="Times New Roman" w:hAnsi="Times New Roman" w:cs="Times New Roman"/>
          <w:sz w:val="24"/>
        </w:rPr>
        <w:t>factor that should be taken into consideration</w:t>
      </w:r>
      <w:r w:rsidR="004356B1">
        <w:rPr>
          <w:rFonts w:ascii="Times New Roman" w:hAnsi="Times New Roman" w:cs="Times New Roman"/>
          <w:sz w:val="24"/>
        </w:rPr>
        <w:t xml:space="preserve"> defined by: from the first moment that the patient was infected by the virus, no symptoms will be shown for several days. </w:t>
      </w:r>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5)","plainTextFormattedCitation":"(25)","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26–28)","plainTextFormattedCitation":"(26–28)","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6–28)</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4 - 14 days ago. This lag can be even longer considering the lack of testing kits and slow response for the local authority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29,30)","plainTextFormattedCitation":"(29,3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9,3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w:t>
      </w:r>
      <w:r w:rsidR="00A12BBC">
        <w:rPr>
          <w:rFonts w:ascii="Times New Roman" w:hAnsi="Times New Roman" w:cs="Times New Roman"/>
          <w:sz w:val="24"/>
        </w:rPr>
        <w:t xml:space="preserve"> to more accurately capture the first date of local community spread</w:t>
      </w:r>
      <w:r>
        <w:rPr>
          <w:rFonts w:ascii="Times New Roman" w:hAnsi="Times New Roman" w:cs="Times New Roman"/>
          <w:sz w:val="24"/>
        </w:rPr>
        <w:t xml:space="preserve">. </w:t>
      </w:r>
      <w:r w:rsidR="00A12BBC">
        <w:rPr>
          <w:rFonts w:ascii="Times New Roman" w:hAnsi="Times New Roman" w:cs="Times New Roman"/>
          <w:sz w:val="24"/>
        </w:rPr>
        <w:t>W</w:t>
      </w:r>
      <w:r>
        <w:rPr>
          <w:rFonts w:ascii="Times New Roman" w:hAnsi="Times New Roman" w:cs="Times New Roman"/>
          <w:sz w:val="24"/>
        </w:rPr>
        <w:t xml:space="preserve">e introduce an </w:t>
      </w:r>
      <w:r w:rsidRPr="00386C64">
        <w:rPr>
          <w:rFonts w:ascii="Times New Roman" w:hAnsi="Times New Roman" w:cs="Times New Roman"/>
          <w:i/>
          <w:sz w:val="24"/>
        </w:rPr>
        <w:t>incubation lag</w:t>
      </w:r>
      <w:r>
        <w:rPr>
          <w:rFonts w:ascii="Times New Roman" w:hAnsi="Times New Roman" w:cs="Times New Roman"/>
          <w:sz w:val="24"/>
        </w:rPr>
        <w:t xml:space="preserve"> parameter in the measures; it measures the temporal delay factors beyond the first case confirmed, such as incubation period and testing delay. Here, we introduce the definition of </w:t>
      </w:r>
      <w:commentRangeStart w:id="6"/>
      <w:r w:rsidRPr="001D0576">
        <w:rPr>
          <w:rFonts w:ascii="Times New Roman" w:hAnsi="Times New Roman" w:cs="Times New Roman"/>
          <w:i/>
          <w:sz w:val="24"/>
          <w:highlight w:val="yellow"/>
        </w:rPr>
        <w:t>response interval</w:t>
      </w:r>
      <w:r w:rsidRPr="001D0576">
        <w:rPr>
          <w:rFonts w:ascii="Times New Roman" w:hAnsi="Times New Roman" w:cs="Times New Roman"/>
          <w:sz w:val="24"/>
          <w:highlight w:val="yellow"/>
        </w:rPr>
        <w:t xml:space="preserve"> from divergent point and convergent point</w:t>
      </w:r>
      <w:r>
        <w:rPr>
          <w:rFonts w:ascii="Times New Roman" w:hAnsi="Times New Roman" w:cs="Times New Roman"/>
          <w:sz w:val="24"/>
        </w:rPr>
        <w:t>:</w:t>
      </w:r>
      <w:commentRangeEnd w:id="6"/>
      <w:r>
        <w:rPr>
          <w:rStyle w:val="CommentReference"/>
        </w:rPr>
        <w:commentReference w:id="6"/>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7781C81C"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24B5C34A" w:rsidR="00516531" w:rsidRDefault="00516531" w:rsidP="00516531">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 l 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re the divergent and convergent point. Positive response interval means that the transit users responded earlier than the epidemic spread; the larger the value is, the less risk the transit users are exposed to the virus. For the two versions, the divergent version focuses on the transit users’ awareness while the convergent version focuses on both the awareness and the response speed. </w:t>
      </w:r>
    </w:p>
    <w:p w14:paraId="6C11C6AC" w14:textId="00FF97B2" w:rsidR="006C4234" w:rsidRDefault="006C4234" w:rsidP="00516531">
      <w:pPr>
        <w:rPr>
          <w:rFonts w:ascii="Times New Roman" w:hAnsi="Times New Roman" w:cs="Times New Roman"/>
          <w:sz w:val="24"/>
        </w:rPr>
      </w:pPr>
    </w:p>
    <w:p w14:paraId="686B27A8" w14:textId="6453DACE" w:rsidR="006C4234" w:rsidRPr="009C44A2" w:rsidRDefault="006C4234" w:rsidP="006C4234">
      <w:pPr>
        <w:pStyle w:val="ListParagraph"/>
        <w:numPr>
          <w:ilvl w:val="1"/>
          <w:numId w:val="2"/>
        </w:numPr>
        <w:rPr>
          <w:rFonts w:ascii="Times New Roman" w:hAnsi="Times New Roman" w:cs="Times New Roman"/>
          <w:b/>
          <w:sz w:val="24"/>
          <w:highlight w:val="yellow"/>
        </w:rPr>
      </w:pPr>
      <w:r w:rsidRPr="009C44A2">
        <w:rPr>
          <w:rFonts w:ascii="Times New Roman" w:hAnsi="Times New Roman" w:cs="Times New Roman"/>
          <w:b/>
          <w:sz w:val="24"/>
          <w:highlight w:val="yellow"/>
        </w:rPr>
        <w:t xml:space="preserve">Dynamics change within a </w:t>
      </w:r>
      <w:commentRangeStart w:id="7"/>
      <w:r w:rsidRPr="009C44A2">
        <w:rPr>
          <w:rFonts w:ascii="Times New Roman" w:hAnsi="Times New Roman" w:cs="Times New Roman"/>
          <w:b/>
          <w:sz w:val="24"/>
          <w:highlight w:val="yellow"/>
        </w:rPr>
        <w:t>day</w:t>
      </w:r>
      <w:commentRangeEnd w:id="7"/>
      <w:r w:rsidR="006341A0" w:rsidRPr="009C44A2">
        <w:rPr>
          <w:rStyle w:val="CommentReference"/>
          <w:b/>
        </w:rPr>
        <w:commentReference w:id="7"/>
      </w:r>
    </w:p>
    <w:p w14:paraId="68AE69D7" w14:textId="2DA287BD" w:rsidR="006C4234" w:rsidRDefault="006C4234" w:rsidP="006C4234">
      <w:pPr>
        <w:rPr>
          <w:rFonts w:ascii="Times New Roman" w:hAnsi="Times New Roman" w:cs="Times New Roman"/>
          <w:sz w:val="24"/>
        </w:rPr>
      </w:pPr>
      <w:r>
        <w:rPr>
          <w:rFonts w:ascii="Times New Roman" w:hAnsi="Times New Roman" w:cs="Times New Roman"/>
          <w:sz w:val="24"/>
        </w:rPr>
        <w:t xml:space="preserve">The analyses based on the average </w:t>
      </w:r>
      <w:r w:rsidR="006341A0">
        <w:rPr>
          <w:rFonts w:ascii="Times New Roman" w:hAnsi="Times New Roman" w:cs="Times New Roman"/>
          <w:sz w:val="24"/>
        </w:rPr>
        <w:t>transit demand</w:t>
      </w:r>
      <w:r>
        <w:rPr>
          <w:rFonts w:ascii="Times New Roman" w:hAnsi="Times New Roman" w:cs="Times New Roman"/>
          <w:sz w:val="24"/>
        </w:rPr>
        <w:t xml:space="preserve"> of each day shows the coarse-grained temporal variation of different cities; however, the results do not address the transit demand’s variation within each day. In this section, we analyze and interpret the similarity between the two curves under the normal circumstance without the impact of COVID-19 and the actual circumstance with the impact. </w:t>
      </w:r>
    </w:p>
    <w:p w14:paraId="061F3BBE" w14:textId="77777777" w:rsidR="006C4234" w:rsidRDefault="006C4234" w:rsidP="006C4234">
      <w:pPr>
        <w:rPr>
          <w:rFonts w:ascii="Times New Roman" w:hAnsi="Times New Roman" w:cs="Times New Roman"/>
          <w:sz w:val="24"/>
        </w:rPr>
      </w:pPr>
    </w:p>
    <w:p w14:paraId="7743AB4E" w14:textId="77777777" w:rsidR="006C4234" w:rsidRDefault="006C4234" w:rsidP="006C4234">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To conduct the similarity analyses, we use the hourly transit demand change data. Like the daily data, the hourly normal values are also calculated </w:t>
      </w:r>
      <w:r>
        <w:rPr>
          <w:rFonts w:ascii="Times New Roman" w:hAnsi="Times New Roman" w:cs="Times New Roman" w:hint="eastAsia"/>
          <w:sz w:val="24"/>
        </w:rPr>
        <w:t xml:space="preserve">based on the </w:t>
      </w:r>
      <w:r>
        <w:rPr>
          <w:rFonts w:ascii="Times New Roman" w:hAnsi="Times New Roman" w:cs="Times New Roman"/>
          <w:sz w:val="24"/>
        </w:rPr>
        <w:t xml:space="preserve">historical data and adjusted with annual growth. </w:t>
      </w:r>
    </w:p>
    <w:p w14:paraId="7A0FD3E2" w14:textId="77777777" w:rsidR="006C4234" w:rsidRDefault="006C4234" w:rsidP="006C4234">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547EF6DB" wp14:editId="25D100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C406B61" w14:textId="66C602F2" w:rsidR="006C4234" w:rsidRDefault="006C4234" w:rsidP="006C4234">
      <w:pPr>
        <w:rPr>
          <w:rFonts w:ascii="Times New Roman" w:hAnsi="Times New Roman" w:cs="Times New Roman"/>
          <w:sz w:val="24"/>
        </w:rPr>
      </w:pPr>
      <w:r>
        <w:rPr>
          <w:rFonts w:ascii="Times New Roman" w:hAnsi="Times New Roman" w:cs="Times New Roman"/>
          <w:sz w:val="24"/>
        </w:rPr>
        <w:tab/>
        <w:t xml:space="preserve">The similarity between the normal and actual curves can generally be decomposed into two factors: the average distance between the curve point and the difference between the shapes </w:t>
      </w:r>
      <w:r>
        <w:rPr>
          <w:rFonts w:ascii="Times New Roman" w:hAnsi="Times New Roman" w:cs="Times New Roman"/>
          <w:sz w:val="24"/>
        </w:rPr>
        <w:lastRenderedPageBreak/>
        <w:t xml:space="preserve">of curve point. We utilize an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approach to measure the two factors. First, we will superimpose the curve of actual curve to the normal curve. For traditional Procrustes analysis for arbitrary shapes, the superimpose process includes panning, scaling, and rotating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1)","plainTextFormattedCitation":"(31)","previouslyFormattedCitation":"(Mitteroecker et al. 2013)"},"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However, because we know the shift of the demand curves does not contain the panning and rotating process, we will only conduct scaling process in practice. We use a stretch factor </w:t>
      </w:r>
      <m:oMath>
        <m:r>
          <w:rPr>
            <w:rFonts w:ascii="Cambria Math" w:hAnsi="Cambria Math" w:cs="Times New Roman"/>
            <w:sz w:val="24"/>
          </w:rPr>
          <m:t>p</m:t>
        </m:r>
      </m:oMath>
      <w:r>
        <w:rPr>
          <w:rFonts w:ascii="Times New Roman" w:hAnsi="Times New Roman" w:cs="Times New Roman"/>
          <w:sz w:val="24"/>
        </w:rPr>
        <w:t xml:space="preserve"> as a multiplier on the actual curve to fit the normal curve so that their Procrustes distance is minimized. The process can be denoted as: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77777777" w:rsidR="006C4234" w:rsidRPr="0053358D" w:rsidRDefault="006C4234" w:rsidP="00524CC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530CBBF0"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0F848908" w:rsidR="006C4234" w:rsidRDefault="006C4234" w:rsidP="006C4234">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S(p)</m:t>
        </m:r>
      </m:oMath>
      <w:r>
        <w:rPr>
          <w:rFonts w:ascii="Times New Roman" w:hAnsi="Times New Roman" w:cs="Times New Roman"/>
          <w:sz w:val="24"/>
        </w:rPr>
        <w:t xml:space="preserve"> is the </w:t>
      </w:r>
      <w:r w:rsidRPr="009C44A2">
        <w:rPr>
          <w:rFonts w:ascii="Times New Roman" w:hAnsi="Times New Roman" w:cs="Times New Roman"/>
          <w:sz w:val="24"/>
        </w:rPr>
        <w:t>Procrustes distance</w:t>
      </w:r>
      <w:r w:rsidR="009C44A2">
        <w:rPr>
          <w:rFonts w:ascii="Times New Roman" w:hAnsi="Times New Roman" w:cs="Times New Roman"/>
          <w:sz w:val="24"/>
        </w:rPr>
        <w:t xml:space="preserve"> between the hourly curve before the pandemic and superimposed hourly curve during the pandemic</w:t>
      </w:r>
      <w:r>
        <w:rPr>
          <w:rFonts w:ascii="Times New Roman" w:hAnsi="Times New Roman" w:cs="Times New Roman"/>
          <w:sz w:val="24"/>
        </w:rPr>
        <w:t xml:space="preserve">, </w:t>
      </w:r>
      <m:oMath>
        <m:r>
          <w:rPr>
            <w:rFonts w:ascii="Cambria Math" w:hAnsi="Cambria Math" w:cs="Times New Roman"/>
            <w:sz w:val="24"/>
          </w:rPr>
          <m:t>p</m:t>
        </m:r>
      </m:oMath>
      <w:r>
        <w:rPr>
          <w:rFonts w:ascii="Times New Roman" w:hAnsi="Times New Roman" w:cs="Times New Roman"/>
          <w:sz w:val="24"/>
        </w:rPr>
        <w:t xml:space="preserve"> is the </w:t>
      </w:r>
      <w:r w:rsidRPr="00D51CD3">
        <w:rPr>
          <w:rFonts w:ascii="Times New Roman" w:hAnsi="Times New Roman" w:cs="Times New Roman"/>
          <w:sz w:val="24"/>
          <w:highlight w:val="yellow"/>
        </w:rPr>
        <w:t>stretch factor</w:t>
      </w:r>
      <w:r>
        <w:rPr>
          <w:rFonts w:ascii="Times New Roman" w:hAnsi="Times New Roman" w:cs="Times New Roman"/>
          <w:sz w:val="24"/>
        </w:rPr>
        <w:t xml:space="preserve">, </w:t>
      </w:r>
      <m:oMath>
        <m:r>
          <w:rPr>
            <w:rFonts w:ascii="Cambria Math" w:hAnsi="Cambria Math" w:cs="Times New Roman"/>
            <w:sz w:val="24"/>
          </w:rPr>
          <m:t>h</m:t>
        </m:r>
      </m:oMath>
      <w:r>
        <w:rPr>
          <w:rFonts w:ascii="Times New Roman" w:hAnsi="Times New Roman" w:cs="Times New Roman"/>
          <w:sz w:val="24"/>
        </w:rPr>
        <w:t xml:space="preserve"> is the number of data points in the dataset,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Pr>
          <w:rFonts w:ascii="Times New Roman" w:hAnsi="Times New Roman" w:cs="Times New Roman"/>
          <w:sz w:val="24"/>
        </w:rPr>
        <w:t xml:space="preserve"> is the transit demand </w:t>
      </w:r>
      <w:r w:rsidR="009C44A2">
        <w:rPr>
          <w:rFonts w:ascii="Times New Roman" w:hAnsi="Times New Roman" w:cs="Times New Roman"/>
          <w:sz w:val="24"/>
        </w:rPr>
        <w:t xml:space="preserve">during the pandemic </w:t>
      </w:r>
      <w:r>
        <w:rPr>
          <w:rFonts w:ascii="Times New Roman" w:hAnsi="Times New Roman" w:cs="Times New Roman"/>
          <w:sz w:val="24"/>
        </w:rPr>
        <w:t xml:space="preserve">at </w:t>
      </w:r>
      <w:r w:rsidR="009C44A2">
        <w:rPr>
          <w:rFonts w:ascii="Times New Roman" w:hAnsi="Times New Roman" w:cs="Times New Roman"/>
          <w:sz w:val="24"/>
        </w:rPr>
        <w:t xml:space="preserve">hour </w:t>
      </w:r>
      <m:oMath>
        <m:r>
          <w:rPr>
            <w:rFonts w:ascii="Cambria Math" w:hAnsi="Cambria Math" w:cs="Times New Roman"/>
            <w:sz w:val="24"/>
          </w:rPr>
          <m:t>t</m:t>
        </m:r>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Pr>
          <w:rFonts w:ascii="Times New Roman" w:hAnsi="Times New Roman" w:cs="Times New Roman"/>
          <w:sz w:val="24"/>
        </w:rPr>
        <w:t xml:space="preserve"> is the transit demand </w:t>
      </w:r>
      <w:r w:rsidR="009C44A2">
        <w:rPr>
          <w:rFonts w:ascii="Times New Roman" w:hAnsi="Times New Roman" w:cs="Times New Roman"/>
          <w:sz w:val="24"/>
        </w:rPr>
        <w:t xml:space="preserve">before the pandemic </w:t>
      </w:r>
      <w:r>
        <w:rPr>
          <w:rFonts w:ascii="Times New Roman" w:hAnsi="Times New Roman" w:cs="Times New Roman"/>
          <w:sz w:val="24"/>
        </w:rPr>
        <w:t xml:space="preserve">at time </w:t>
      </w:r>
      <m:oMath>
        <m:r>
          <w:rPr>
            <w:rFonts w:ascii="Cambria Math" w:hAnsi="Cambria Math" w:cs="Times New Roman"/>
            <w:sz w:val="24"/>
          </w:rPr>
          <m:t>t</m:t>
        </m:r>
      </m:oMath>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77777777" w:rsidR="006C4234" w:rsidRPr="00EC7615" w:rsidRDefault="00CF1CFC" w:rsidP="00524CCC">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77777777" w:rsidR="006C4234" w:rsidRDefault="006C4234" w:rsidP="006C4234">
      <w:pPr>
        <w:rPr>
          <w:rFonts w:ascii="Times New Roman" w:hAnsi="Times New Roman" w:cs="Times New Roman"/>
          <w:sz w:val="24"/>
        </w:rPr>
      </w:pPr>
      <w:r>
        <w:rPr>
          <w:rFonts w:ascii="Times New Roman" w:hAnsi="Times New Roman" w:cs="Times New Roman"/>
          <w:sz w:val="24"/>
        </w:rPr>
        <w:t xml:space="preserve">The optimal 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Pr>
          <w:rFonts w:ascii="Times New Roman" w:hAnsi="Times New Roman" w:cs="Times New Roman"/>
          <w:sz w:val="24"/>
        </w:rPr>
        <w:t xml:space="preserve"> can be regarded as a measure of average demand decrease, which can be a good complement to the daily transit demand decrease percentage data. </w:t>
      </w:r>
    </w:p>
    <w:p w14:paraId="46F8DE8F" w14:textId="19797495" w:rsidR="006C4234" w:rsidRDefault="006C4234" w:rsidP="006C4234">
      <w:pPr>
        <w:rPr>
          <w:rFonts w:ascii="Times New Roman" w:hAnsi="Times New Roman" w:cs="Times New Roman"/>
          <w:sz w:val="24"/>
        </w:rPr>
      </w:pPr>
      <w:r>
        <w:rPr>
          <w:rFonts w:ascii="Times New Roman" w:hAnsi="Times New Roman" w:cs="Times New Roman"/>
          <w:sz w:val="24"/>
        </w:rPr>
        <w:tab/>
        <w:t xml:space="preserve">The Procrustes distance 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is a good measure of shape similarity without distance and size. It could reflect some very important aspects of the city’s transit mobility patterns, especially for commuting to work: for example, larger Procrustes distance means that the shape of current demand curve changes dramatically from the normal one; it also suggests that commuting decreases more than other transit activities during a day.</w:t>
      </w:r>
    </w:p>
    <w:p w14:paraId="7F6A862A" w14:textId="77777777" w:rsidR="005C56D5" w:rsidRDefault="005C56D5" w:rsidP="005C56D5">
      <w:pPr>
        <w:ind w:firstLine="720"/>
        <w:rPr>
          <w:rFonts w:ascii="Times New Roman" w:hAnsi="Times New Roman" w:cs="Times New Roman"/>
          <w:sz w:val="24"/>
        </w:rPr>
      </w:pPr>
      <w:r>
        <w:rPr>
          <w:rFonts w:ascii="Times New Roman" w:hAnsi="Times New Roman" w:cs="Times New Roman"/>
          <w:sz w:val="24"/>
        </w:rPr>
        <w:t>To moreover demonstrate the distinction between weekdays and weekends, we also calculate the Procrustes distance between the weekdays and the weekends:</w:t>
      </w:r>
    </w:p>
    <w:tbl>
      <w:tblPr>
        <w:tblW w:w="5100" w:type="pct"/>
        <w:jc w:val="center"/>
        <w:tblLook w:val="04A0" w:firstRow="1" w:lastRow="0" w:firstColumn="1" w:lastColumn="0" w:noHBand="0" w:noVBand="1"/>
      </w:tblPr>
      <w:tblGrid>
        <w:gridCol w:w="492"/>
        <w:gridCol w:w="8520"/>
        <w:gridCol w:w="535"/>
      </w:tblGrid>
      <w:tr w:rsidR="005C56D5" w:rsidRPr="00E714F0" w14:paraId="6DA0293A" w14:textId="77777777" w:rsidTr="00524CCC">
        <w:trPr>
          <w:trHeight w:val="820"/>
          <w:jc w:val="center"/>
        </w:trPr>
        <w:tc>
          <w:tcPr>
            <w:tcW w:w="258" w:type="pct"/>
            <w:vAlign w:val="center"/>
          </w:tcPr>
          <w:p w14:paraId="5AC567A4"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225D6C4" w14:textId="77777777" w:rsidR="005C56D5" w:rsidRDefault="005C56D5"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60AD1563" w14:textId="773558C3" w:rsidR="005C56D5" w:rsidRPr="0053358D" w:rsidRDefault="005C56D5" w:rsidP="005C56D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e</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d</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B1A5E4A"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37A3053" w14:textId="5FB422E1" w:rsidR="005C56D5" w:rsidRDefault="005C56D5" w:rsidP="00167497">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Pr>
          <w:rFonts w:ascii="Times New Roman" w:hAnsi="Times New Roman" w:cs="Times New Roman"/>
          <w:sz w:val="24"/>
        </w:rPr>
        <w:t xml:space="preserve"> is the transit demand of a weekday at hour t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Pr>
          <w:rFonts w:ascii="Times New Roman" w:hAnsi="Times New Roman" w:cs="Times New Roman"/>
          <w:sz w:val="24"/>
        </w:rPr>
        <w:t xml:space="preserve"> is the transit demand of a weekend at hour t. Then we compare the distances before and during the pandemic. This difference of Procrustes distance can inform us that whether the distinction between weekdays and weekends changed by the pandemic.</w:t>
      </w:r>
    </w:p>
    <w:p w14:paraId="1846A180" w14:textId="77777777" w:rsidR="006C4234" w:rsidRDefault="006C4234" w:rsidP="00842165">
      <w:pPr>
        <w:rPr>
          <w:rFonts w:ascii="Times New Roman" w:hAnsi="Times New Roman" w:cs="Times New Roman"/>
          <w:sz w:val="24"/>
        </w:rPr>
      </w:pPr>
    </w:p>
    <w:p w14:paraId="5CB2CB72" w14:textId="77777777" w:rsidR="009C44A2" w:rsidRDefault="009C44A2" w:rsidP="009C44A2">
      <w:pPr>
        <w:rPr>
          <w:rFonts w:ascii="Times New Roman" w:hAnsi="Times New Roman" w:cs="Times New Roman"/>
          <w:sz w:val="24"/>
        </w:rPr>
      </w:pPr>
      <w:r>
        <w:rPr>
          <w:rFonts w:ascii="Times New Roman" w:hAnsi="Times New Roman" w:cs="Times New Roman"/>
          <w:b/>
          <w:sz w:val="24"/>
        </w:rPr>
        <w:lastRenderedPageBreak/>
        <w:t xml:space="preserve">Peaks.  </w:t>
      </w:r>
      <w:r>
        <w:rPr>
          <w:rFonts w:ascii="Times New Roman" w:hAnsi="Times New Roman" w:cs="Times New Roman"/>
          <w:sz w:val="24"/>
        </w:rPr>
        <w: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t>
      </w:r>
    </w:p>
    <w:p w14:paraId="58BE19B5" w14:textId="1B193242" w:rsidR="006C4234" w:rsidRDefault="009C44A2" w:rsidP="00276C14">
      <w:pPr>
        <w:ind w:firstLine="720"/>
        <w:rPr>
          <w:rFonts w:ascii="Times New Roman" w:hAnsi="Times New Roman" w:cs="Times New Roman"/>
          <w:sz w:val="24"/>
        </w:rPr>
      </w:pPr>
      <w:r>
        <w:rPr>
          <w:rFonts w:ascii="Times New Roman" w:hAnsi="Times New Roman" w:cs="Times New Roman"/>
          <w:sz w:val="24"/>
        </w:rPr>
        <w:t>Without the impact of COVID-19, most transit systems during weekdays will have two peaks within a day: the morning rush hour usually from 6 to 9 am,</w:t>
      </w:r>
      <w:r w:rsidRPr="001178FC">
        <w:rPr>
          <w:rFonts w:ascii="Times New Roman" w:hAnsi="Times New Roman" w:cs="Times New Roman"/>
          <w:sz w:val="24"/>
        </w:rPr>
        <w:t xml:space="preserve"> when most passengers commute from home to work places</w:t>
      </w:r>
      <w:r>
        <w:rPr>
          <w:rFonts w:ascii="Times New Roman" w:hAnsi="Times New Roman" w:cs="Times New Roman"/>
          <w:sz w:val="24"/>
        </w:rPr>
        <w:t>; and the afternoon rush hour usually from 4 – 7 pm</w:t>
      </w:r>
      <w:r w:rsidRPr="001178FC">
        <w:rPr>
          <w:rFonts w:ascii="Times New Roman" w:hAnsi="Times New Roman" w:cs="Times New Roman"/>
          <w:sz w:val="24"/>
        </w:rPr>
        <w:t xml:space="preserve">, when most passenger commute from work places to home. </w:t>
      </w:r>
      <w:r>
        <w:rPr>
          <w:rFonts w:ascii="Times New Roman" w:hAnsi="Times New Roman" w:cs="Times New Roman"/>
          <w:sz w:val="24"/>
        </w:rPr>
        <w:t xml:space="preserve">However, this may not hold true after the outbreak of COVID-19. </w:t>
      </w:r>
      <w:r w:rsidR="00276C14">
        <w:rPr>
          <w:rFonts w:ascii="Times New Roman" w:hAnsi="Times New Roman" w:cs="Times New Roman"/>
          <w:sz w:val="24"/>
        </w:rPr>
        <w:t xml:space="preserve">In practice, we first find all the peaks in the curve and find the two highest peaks before and after 12 am within a day, which are corresponded to the morning and the afternoon rush hour. </w:t>
      </w:r>
      <w:r w:rsidR="00276C14" w:rsidRPr="00D51CD3">
        <w:rPr>
          <w:rFonts w:ascii="Times New Roman" w:hAnsi="Times New Roman" w:cs="Times New Roman"/>
          <w:sz w:val="24"/>
          <w:highlight w:val="yellow"/>
        </w:rPr>
        <w:t xml:space="preserve">The shifts of </w:t>
      </w:r>
      <w:commentRangeStart w:id="8"/>
      <w:r w:rsidR="00276C14" w:rsidRPr="00D51CD3">
        <w:rPr>
          <w:rFonts w:ascii="Times New Roman" w:hAnsi="Times New Roman" w:cs="Times New Roman"/>
          <w:sz w:val="24"/>
          <w:highlight w:val="yellow"/>
        </w:rPr>
        <w:t>peaks</w:t>
      </w:r>
      <w:commentRangeEnd w:id="8"/>
      <w:r w:rsidR="00276C14">
        <w:rPr>
          <w:rStyle w:val="CommentReference"/>
        </w:rPr>
        <w:commentReference w:id="8"/>
      </w:r>
      <w:r w:rsidR="00276C14">
        <w:rPr>
          <w:rFonts w:ascii="Times New Roman" w:hAnsi="Times New Roman" w:cs="Times New Roman"/>
          <w:sz w:val="24"/>
        </w:rPr>
        <w:t>, including numbers, position, and height, may vary according to each cities’ demographic and social-economic status.</w:t>
      </w:r>
    </w:p>
    <w:p w14:paraId="74731E9C" w14:textId="77777777" w:rsidR="00240B92" w:rsidRDefault="00240B92" w:rsidP="0073245E">
      <w:pPr>
        <w:rPr>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3F79B8BB" w14:textId="52BF4DFF" w:rsidR="00240B92" w:rsidRDefault="00240B92" w:rsidP="00240B92">
      <w:pPr>
        <w:pStyle w:val="ListParagraph"/>
        <w:numPr>
          <w:ilvl w:val="0"/>
          <w:numId w:val="2"/>
        </w:numPr>
        <w:rPr>
          <w:rFonts w:ascii="Times New Roman" w:hAnsi="Times New Roman" w:cs="Times New Roman"/>
          <w:sz w:val="24"/>
        </w:rPr>
      </w:pPr>
      <w:r>
        <w:rPr>
          <w:rFonts w:ascii="Times New Roman" w:hAnsi="Times New Roman" w:cs="Times New Roman"/>
          <w:sz w:val="24"/>
        </w:rPr>
        <w:t>Results</w:t>
      </w:r>
      <w:r w:rsidR="007C2E7C">
        <w:rPr>
          <w:rFonts w:ascii="Times New Roman" w:hAnsi="Times New Roman" w:cs="Times New Roman"/>
          <w:sz w:val="24"/>
        </w:rPr>
        <w:t xml:space="preserve"> </w:t>
      </w:r>
      <w:r w:rsidR="007C2E7C">
        <w:rPr>
          <w:rFonts w:ascii="Times New Roman" w:hAnsi="Times New Roman" w:cs="Times New Roman" w:hint="eastAsia"/>
          <w:sz w:val="24"/>
        </w:rPr>
        <w:t>and discussion</w:t>
      </w:r>
    </w:p>
    <w:p w14:paraId="205A709B" w14:textId="1645468E" w:rsidR="00240B92" w:rsidRDefault="00240B92" w:rsidP="00240B92">
      <w:pPr>
        <w:rPr>
          <w:rFonts w:ascii="Times New Roman" w:hAnsi="Times New Roman" w:cs="Times New Roman"/>
          <w:sz w:val="24"/>
        </w:rPr>
      </w:pPr>
      <w:r w:rsidRPr="00A466E6">
        <w:rPr>
          <w:rFonts w:ascii="Times New Roman" w:hAnsi="Times New Roman" w:cs="Times New Roman"/>
          <w:sz w:val="24"/>
          <w:highlight w:val="yellow"/>
        </w:rPr>
        <w:t xml:space="preserve">In this section, we will first show the geographic and temporal pattern of </w:t>
      </w:r>
      <w:r w:rsidR="00B86FBF" w:rsidRPr="00A466E6">
        <w:rPr>
          <w:rFonts w:ascii="Times New Roman" w:hAnsi="Times New Roman" w:cs="Times New Roman"/>
          <w:sz w:val="24"/>
          <w:highlight w:val="yellow"/>
        </w:rPr>
        <w: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t>
      </w:r>
      <w:r w:rsidR="00D52AF4" w:rsidRPr="00A466E6">
        <w:rPr>
          <w:rFonts w:ascii="Times New Roman" w:hAnsi="Times New Roman" w:cs="Times New Roman"/>
          <w:sz w:val="24"/>
          <w:highlight w:val="yellow"/>
        </w:rPr>
        <w:t>Procrustes distance and the rush hour shift.</w:t>
      </w:r>
    </w:p>
    <w:p w14:paraId="7AB0793E" w14:textId="5F28408C" w:rsidR="00D52AF4" w:rsidRDefault="00D52AF4" w:rsidP="00240B92">
      <w:pPr>
        <w:rPr>
          <w:rFonts w:ascii="Times New Roman" w:hAnsi="Times New Roman" w:cs="Times New Roman"/>
          <w:sz w:val="24"/>
        </w:rPr>
      </w:pPr>
    </w:p>
    <w:p w14:paraId="264132F9" w14:textId="48C661BF" w:rsidR="00D52AF4" w:rsidRPr="00D52AF4" w:rsidRDefault="00055269" w:rsidP="00D52AF4">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Floor value </w:t>
      </w:r>
      <w:r w:rsidR="00153940">
        <w:rPr>
          <w:rFonts w:ascii="Times New Roman" w:hAnsi="Times New Roman" w:cs="Times New Roman"/>
          <w:sz w:val="24"/>
        </w:rPr>
        <w:t>and relevant factors</w:t>
      </w:r>
    </w:p>
    <w:p w14:paraId="7216CE01" w14:textId="3356627D" w:rsidR="00FE42FD" w:rsidRDefault="007A3D46" w:rsidP="0073245E">
      <w:pPr>
        <w:rPr>
          <w:rFonts w:ascii="Times New Roman" w:hAnsi="Times New Roman" w:cs="Times New Roman"/>
          <w:sz w:val="24"/>
        </w:rPr>
      </w:pPr>
      <w:r>
        <w:rPr>
          <w:rFonts w:ascii="Times New Roman" w:hAnsi="Times New Roman" w:cs="Times New Roman"/>
          <w:sz w:val="24"/>
        </w:rPr>
        <w:t xml:space="preserve">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D52AF4">
        <w:rPr>
          <w:rFonts w:ascii="Times New Roman" w:hAnsi="Times New Roman" w:cs="Times New Roman"/>
          <w:sz w:val="24"/>
        </w:rPr>
        <w:t xml:space="preserve"> as shown in </w:t>
      </w:r>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r w:rsidR="00204394">
        <w:rPr>
          <w:rFonts w:ascii="Times New Roman" w:hAnsi="Times New Roman" w:cs="Times New Roman"/>
          <w:sz w:val="24"/>
        </w:rPr>
        <w:t xml:space="preserve">. </w:t>
      </w:r>
      <w:r w:rsidR="00CE2F61">
        <w:rPr>
          <w:rFonts w:ascii="Times New Roman" w:hAnsi="Times New Roman" w:cs="Times New Roman"/>
          <w:sz w:val="24"/>
        </w:rPr>
        <w:t xml:space="preserve">It shows a clear North-South and East-West rivalry: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r w:rsidR="005A2BD8">
        <w:rPr>
          <w:rFonts w:ascii="Times New Roman" w:hAnsi="Times New Roman" w:cs="Times New Roman"/>
          <w:sz w:val="24"/>
        </w:rPr>
        <w:t xml:space="preserve">generally have higher floor value. Meanwhile, information industry-dominating area such as San Francisco Bay area and university cities such as Ithaca, Ann Arbor, and Madison generally have a very low floor value. </w:t>
      </w:r>
    </w:p>
    <w:p w14:paraId="2B22C5BC" w14:textId="70088A05" w:rsidR="00C0104E" w:rsidRDefault="00C0104E" w:rsidP="00C0104E">
      <w:pPr>
        <w:rPr>
          <w:rFonts w:ascii="Times New Roman" w:hAnsi="Times New Roman" w:cs="Times New Roman"/>
          <w:sz w:val="24"/>
        </w:rPr>
      </w:pPr>
    </w:p>
    <w:p w14:paraId="5E6CE22D" w14:textId="5BAD252D" w:rsidR="002F0BE4" w:rsidRDefault="00B71A6F" w:rsidP="002F0BE4">
      <w:pPr>
        <w:keepNext/>
      </w:pPr>
      <w:r>
        <w:rPr>
          <w:noProof/>
        </w:rPr>
        <w:lastRenderedPageBreak/>
        <w:drawing>
          <wp:inline distT="0" distB="0" distL="0" distR="0" wp14:anchorId="1C780511" wp14:editId="7B77D996">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p>
    <w:p w14:paraId="12A3E206" w14:textId="45B67ACC" w:rsidR="00C0104E" w:rsidRDefault="002F0BE4" w:rsidP="002F0BE4">
      <w:pPr>
        <w:jc w:val="center"/>
        <w:rPr>
          <w:rFonts w:ascii="Times New Roman" w:hAnsi="Times New Roman" w:cs="Times New Roman"/>
          <w:sz w:val="24"/>
        </w:rPr>
      </w:pPr>
      <w:bookmarkStart w:id="9"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9"/>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58DE25AF" w14:textId="37DB324B" w:rsidR="00510B06" w:rsidRDefault="00510B06" w:rsidP="005A2BD8">
      <w:pPr>
        <w:ind w:firstLine="720"/>
        <w:rPr>
          <w:rFonts w:ascii="Times New Roman" w:hAnsi="Times New Roman" w:cs="Times New Roman"/>
          <w:sz w:val="24"/>
        </w:rPr>
      </w:pPr>
      <w:r>
        <w:rPr>
          <w:rFonts w:ascii="Times New Roman" w:hAnsi="Times New Roman" w:cs="Times New Roman"/>
          <w:sz w:val="24"/>
        </w:rPr>
        <w:t xml:space="preserve">The regression results </w:t>
      </w:r>
      <w:r>
        <w:rPr>
          <w:rFonts w:ascii="Times New Roman" w:hAnsi="Times New Roman" w:cs="Times New Roman" w:hint="eastAsia"/>
          <w:sz w:val="24"/>
        </w:rPr>
        <w:t>betwee</w:t>
      </w:r>
      <w:r>
        <w:rPr>
          <w:rFonts w:ascii="Times New Roman" w:hAnsi="Times New Roman" w:cs="Times New Roman"/>
          <w:sz w:val="24"/>
        </w:rPr>
        <w:t xml:space="preserve">n the floor value and each factor in </w:t>
      </w:r>
      <w:r>
        <w:rPr>
          <w:rFonts w:ascii="Times New Roman" w:hAnsi="Times New Roman" w:cs="Times New Roman"/>
          <w:sz w:val="24"/>
        </w:rPr>
        <w:fldChar w:fldCharType="begin"/>
      </w:r>
      <w:r>
        <w:rPr>
          <w:rFonts w:ascii="Times New Roman" w:hAnsi="Times New Roman" w:cs="Times New Roman"/>
          <w:sz w:val="24"/>
        </w:rPr>
        <w:instrText xml:space="preserve"> REF _Ref38480053 \h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shows that three factors are significant with p-value smaller than 0.05; the F test also shows the model is significant with p-value of </w:t>
      </w:r>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0</m:t>
            </m:r>
          </m:sup>
        </m:sSup>
      </m:oMath>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The R-squared value is 0.36, which indicates relatively large effect size. The residuals assessment moreover shows that the residuals are subject to normal distribution and there are no </w:t>
      </w:r>
      <w:r w:rsidRPr="00FE2EBF">
        <w:rPr>
          <w:rFonts w:ascii="Times New Roman" w:hAnsi="Times New Roman" w:cs="Times New Roman"/>
          <w:sz w:val="24"/>
        </w:rPr>
        <w:t>multicollinearity</w:t>
      </w:r>
      <w:r>
        <w:rPr>
          <w:rFonts w:ascii="Times New Roman" w:hAnsi="Times New Roman" w:cs="Times New Roman"/>
          <w:sz w:val="24"/>
        </w:rPr>
        <w:t xml:space="preserve"> effect and no leverage points. </w:t>
      </w:r>
    </w:p>
    <w:p w14:paraId="7F2869BC" w14:textId="77777777" w:rsidR="004C79DA" w:rsidRDefault="004C79DA"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524CCC">
        <w:trPr>
          <w:trHeight w:val="233"/>
        </w:trPr>
        <w:tc>
          <w:tcPr>
            <w:tcW w:w="2154" w:type="dxa"/>
            <w:noWrap/>
            <w:vAlign w:val="center"/>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center"/>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center"/>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32D30A1D"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6537CB61" w14:textId="7777777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C79DA" w:rsidRPr="00D22632" w14:paraId="00751063" w14:textId="77777777" w:rsidTr="00524CCC">
        <w:trPr>
          <w:trHeight w:val="233"/>
        </w:trPr>
        <w:tc>
          <w:tcPr>
            <w:tcW w:w="2154" w:type="dxa"/>
            <w:noWrap/>
            <w:vAlign w:val="center"/>
            <w:hideMark/>
          </w:tcPr>
          <w:p w14:paraId="6D89C924"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5B52B52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0EFD92F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30FB946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3E78ED43" w14:textId="77777777" w:rsidR="004C79DA" w:rsidRPr="00C24773" w:rsidRDefault="004C79DA" w:rsidP="00524CCC">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403305DF" w14:textId="77777777" w:rsidR="004C79DA" w:rsidRPr="00C24773" w:rsidRDefault="004C79DA" w:rsidP="00524CCC">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4C79DA" w:rsidRPr="00D22632" w14:paraId="7B0B751B" w14:textId="77777777" w:rsidTr="00524CCC">
        <w:trPr>
          <w:trHeight w:val="233"/>
        </w:trPr>
        <w:tc>
          <w:tcPr>
            <w:tcW w:w="2154" w:type="dxa"/>
            <w:noWrap/>
            <w:vAlign w:val="center"/>
            <w:hideMark/>
          </w:tcPr>
          <w:p w14:paraId="2602474F"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1B74258F"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51D1ADEC"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740A21C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43BFCB54"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2FE83A25"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Pr="006914E8">
              <w:rPr>
                <w:rFonts w:ascii="Times New Roman" w:eastAsia="Times New Roman" w:hAnsi="Times New Roman" w:cs="Times New Roman" w:hint="eastAsia"/>
                <w:sz w:val="24"/>
                <w:szCs w:val="24"/>
              </w:rPr>
              <w:t>3</w:t>
            </w:r>
          </w:p>
        </w:tc>
      </w:tr>
      <w:tr w:rsidR="004C79DA" w:rsidRPr="00D22632" w14:paraId="1A0DF49E" w14:textId="77777777" w:rsidTr="00524CCC">
        <w:trPr>
          <w:trHeight w:val="233"/>
        </w:trPr>
        <w:tc>
          <w:tcPr>
            <w:tcW w:w="2154" w:type="dxa"/>
            <w:noWrap/>
            <w:vAlign w:val="center"/>
            <w:hideMark/>
          </w:tcPr>
          <w:p w14:paraId="01987A95"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034C9A01"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2CBCB822"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EF0CACA"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56A0A17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6B5E41C4" w14:textId="77777777" w:rsidR="004C79DA"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4C79DA" w:rsidRPr="00D22632" w14:paraId="5B4893C7" w14:textId="77777777" w:rsidTr="00524CCC">
        <w:trPr>
          <w:trHeight w:val="233"/>
        </w:trPr>
        <w:tc>
          <w:tcPr>
            <w:tcW w:w="2154" w:type="dxa"/>
            <w:noWrap/>
            <w:vAlign w:val="center"/>
            <w:hideMark/>
          </w:tcPr>
          <w:p w14:paraId="246E00FB"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46A23E6F"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5942096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5570AA62"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5E45613E"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6B07A17" w14:textId="77777777" w:rsidR="004C79DA"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0A5A27D1" w14:textId="77777777" w:rsidR="004C79DA" w:rsidRDefault="004C79DA" w:rsidP="004C79DA">
      <w:pPr>
        <w:jc w:val="center"/>
        <w:rPr>
          <w:rFonts w:ascii="Times New Roman" w:hAnsi="Times New Roman" w:cs="Times New Roman"/>
          <w:sz w:val="24"/>
        </w:rPr>
      </w:pPr>
      <w:bookmarkStart w:id="10"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10"/>
      <w:r w:rsidRPr="00924837">
        <w:rPr>
          <w:rFonts w:ascii="Times New Roman" w:hAnsi="Times New Roman" w:cs="Times New Roman"/>
          <w:sz w:val="24"/>
        </w:rPr>
        <w:t>: regression results</w:t>
      </w:r>
    </w:p>
    <w:p w14:paraId="6F2525CF" w14:textId="77777777" w:rsidR="004C79DA" w:rsidRDefault="004C79DA" w:rsidP="005A2BD8">
      <w:pPr>
        <w:ind w:firstLine="720"/>
        <w:rPr>
          <w:rFonts w:ascii="Times New Roman" w:hAnsi="Times New Roman" w:cs="Times New Roman"/>
          <w:sz w:val="24"/>
        </w:rPr>
      </w:pPr>
    </w:p>
    <w:p w14:paraId="3C062C85" w14:textId="77777777" w:rsidR="0017711B" w:rsidRDefault="00B91925" w:rsidP="008A09BE">
      <w:pPr>
        <w:rPr>
          <w:rFonts w:ascii="Times New Roman" w:hAnsi="Times New Roman" w:cs="Times New Roman"/>
          <w:sz w:val="24"/>
        </w:rPr>
      </w:pPr>
      <w:r>
        <w:rPr>
          <w:rFonts w:ascii="Times New Roman" w:hAnsi="Times New Roman" w:cs="Times New Roman"/>
          <w:b/>
          <w:sz w:val="24"/>
        </w:rPr>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0AB88677" w:rsidR="0067242C" w:rsidRDefault="00A221BF" w:rsidP="00055269">
      <w:pPr>
        <w:rPr>
          <w:rFonts w:ascii="Times New Roman" w:hAnsi="Times New Roman" w:cs="Times New Roman"/>
          <w:sz w:val="24"/>
        </w:rPr>
      </w:pPr>
      <w:r>
        <w:rPr>
          <w:rFonts w:ascii="Times New Roman" w:hAnsi="Times New Roman" w:cs="Times New Roman"/>
          <w:sz w:val="24"/>
        </w:rPr>
        <w:lastRenderedPageBreak/>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7746BA2F" w:rsidR="00687BD8" w:rsidRDefault="002F20A4" w:rsidP="0067242C">
      <w:pPr>
        <w:ind w:firstLine="720"/>
        <w:rPr>
          <w:rFonts w:ascii="Times New Roman" w:hAnsi="Times New Roman" w:cs="Times New Roman"/>
          <w:sz w:val="24"/>
        </w:rPr>
      </w:pPr>
      <w:r>
        <w:rPr>
          <w:rFonts w:ascii="Times New Roman" w:hAnsi="Times New Roman" w:cs="Times New Roman" w:hint="eastAsia"/>
          <w:sz w:val="24"/>
        </w:rPr>
        <w:t>Meanwhile</w:t>
      </w:r>
      <w:r>
        <w:rPr>
          <w:rFonts w:ascii="Times New Roman" w:hAnsi="Times New Roman" w:cs="Times New Roman"/>
          <w:sz w:val="24"/>
        </w:rPr>
        <w:t>, Hispanic population ratio can also be a significant factor when</w:t>
      </w:r>
      <w:r w:rsidR="00C700BA">
        <w:rPr>
          <w:rFonts w:ascii="Times New Roman" w:hAnsi="Times New Roman" w:cs="Times New Roman"/>
          <w:sz w:val="24"/>
        </w:rPr>
        <w:t xml:space="preserve"> added</w:t>
      </w:r>
      <w:r>
        <w:rPr>
          <w:rFonts w:ascii="Times New Roman" w:hAnsi="Times New Roman" w:cs="Times New Roman"/>
          <w:sz w:val="24"/>
        </w:rPr>
        <w:t xml:space="preserve"> to the regression model. However, </w:t>
      </w:r>
      <w:r w:rsidR="00687BD8">
        <w:rPr>
          <w:rFonts w:ascii="Times New Roman" w:hAnsi="Times New Roman" w:cs="Times New Roman"/>
          <w:sz w:val="24"/>
        </w:rPr>
        <w:t xml:space="preserve">we do not directly </w:t>
      </w:r>
      <w:r w:rsidR="004C79DA">
        <w:rPr>
          <w:rFonts w:ascii="Times New Roman" w:hAnsi="Times New Roman" w:cs="Times New Roman"/>
          <w:sz w:val="24"/>
        </w:rPr>
        <w:t>add it</w:t>
      </w:r>
      <w:r w:rsidR="00687BD8">
        <w:rPr>
          <w:rFonts w:ascii="Times New Roman" w:hAnsi="Times New Roman" w:cs="Times New Roman"/>
          <w:sz w:val="24"/>
        </w:rPr>
        <w:t xml:space="preserve"> to avoid multicollinearity, </w:t>
      </w:r>
      <w:r>
        <w:rPr>
          <w:rFonts w:ascii="Times New Roman" w:hAnsi="Times New Roman" w:cs="Times New Roman"/>
          <w:sz w:val="24"/>
        </w:rPr>
        <w:t xml:space="preserve">since </w:t>
      </w:r>
      <w:r w:rsidR="00687BD8">
        <w:rPr>
          <w:rFonts w:ascii="Times New Roman" w:hAnsi="Times New Roman" w:cs="Times New Roman"/>
          <w:sz w:val="24"/>
        </w:rPr>
        <w:t>the further correlation analyses between</w:t>
      </w:r>
      <w:r w:rsidR="005E54F5">
        <w:rPr>
          <w:rFonts w:ascii="Times New Roman" w:hAnsi="Times New Roman" w:cs="Times New Roman"/>
          <w:sz w:val="24"/>
        </w:rPr>
        <w:t xml:space="preserve"> Hispanic population</w:t>
      </w:r>
      <w:r w:rsidR="00687BD8">
        <w:rPr>
          <w:rFonts w:ascii="Times New Roman" w:hAnsi="Times New Roman" w:cs="Times New Roman"/>
          <w:sz w:val="24"/>
        </w:rPr>
        <w:t xml:space="preserve"> </w:t>
      </w:r>
      <w:r w:rsidR="004C79DA">
        <w:rPr>
          <w:rFonts w:ascii="Times New Roman" w:hAnsi="Times New Roman" w:cs="Times New Roman"/>
          <w:sz w:val="24"/>
        </w:rPr>
        <w:t xml:space="preserve">ratio </w:t>
      </w:r>
      <w:r w:rsidR="00687BD8">
        <w:rPr>
          <w:rFonts w:ascii="Times New Roman" w:hAnsi="Times New Roman" w:cs="Times New Roman"/>
          <w:sz w:val="24"/>
        </w:rPr>
        <w:t xml:space="preserve">and non-physical occupation ratio indicate very strong </w:t>
      </w:r>
      <w:r w:rsidR="00021171">
        <w:rPr>
          <w:rFonts w:ascii="Times New Roman" w:hAnsi="Times New Roman" w:cs="Times New Roman"/>
          <w:sz w:val="24"/>
        </w:rPr>
        <w:t xml:space="preserve">positive </w:t>
      </w:r>
      <w:r w:rsidR="00687BD8">
        <w:rPr>
          <w:rFonts w:ascii="Times New Roman" w:hAnsi="Times New Roman" w:cs="Times New Roman"/>
          <w:sz w:val="24"/>
        </w:rPr>
        <w:t>correlation</w:t>
      </w:r>
      <w:r>
        <w:rPr>
          <w:rFonts w:ascii="Times New Roman" w:hAnsi="Times New Roman" w:cs="Times New Roman"/>
          <w:sz w:val="24"/>
        </w:rPr>
        <w:t>.</w:t>
      </w:r>
      <w:r w:rsidR="00687BD8">
        <w:rPr>
          <w:rFonts w:ascii="Times New Roman" w:hAnsi="Times New Roman" w:cs="Times New Roman"/>
          <w:sz w:val="24"/>
        </w:rPr>
        <w:t xml:space="preserve">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FE1C3C" w:rsidRPr="00FE1C3C">
        <w:rPr>
          <w:rFonts w:ascii="Times New Roman" w:hAnsi="Times New Roman" w:cs="Times New Roman"/>
          <w:noProof/>
          <w:sz w:val="24"/>
        </w:rPr>
        <w:t>(32)</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1F1BB413" w14:textId="56E69749" w:rsidR="00477FC8" w:rsidRDefault="006030BC" w:rsidP="00D4303F">
      <w:pPr>
        <w:rPr>
          <w:rFonts w:ascii="Times New Roman" w:hAnsi="Times New Roman" w:cs="Times New Roman"/>
          <w:sz w:val="24"/>
        </w:rPr>
      </w:pPr>
      <w:r>
        <w:rPr>
          <w:rFonts w:ascii="Times New Roman" w:hAnsi="Times New Roman" w:cs="Times New Roman"/>
          <w:sz w:val="24"/>
        </w:rPr>
        <w:tab/>
        <w:t xml:space="preserve">These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477FC8">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p>
    <w:p w14:paraId="3A4B8644" w14:textId="2B759F6C" w:rsidR="006030BC" w:rsidRDefault="009108A2" w:rsidP="00477FC8">
      <w:pPr>
        <w:ind w:firstLine="720"/>
        <w:rPr>
          <w:rFonts w:ascii="Times New Roman" w:hAnsi="Times New Roman" w:cs="Times New Roman"/>
          <w:sz w:val="24"/>
        </w:rPr>
      </w:pPr>
      <w:r>
        <w:rPr>
          <w:rFonts w:ascii="Times New Roman" w:hAnsi="Times New Roman" w:cs="Times New Roman"/>
          <w:sz w:val="24"/>
        </w:rPr>
        <w:t>Moreover</w:t>
      </w:r>
      <w:r w:rsidR="00D4303F">
        <w:rPr>
          <w:rFonts w:ascii="Times New Roman" w:hAnsi="Times New Roman" w:cs="Times New Roman"/>
          <w:sz w:val="24"/>
        </w:rPr>
        <w:t xml:space="preserv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FE1C3C" w:rsidRPr="00FE1C3C">
        <w:rPr>
          <w:rFonts w:ascii="Times New Roman" w:hAnsi="Times New Roman" w:cs="Times New Roman"/>
          <w:noProof/>
          <w:sz w:val="24"/>
        </w:rPr>
        <w:t>(24)</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FE1C3C" w:rsidRPr="00FE1C3C">
        <w:rPr>
          <w:rFonts w:ascii="Times New Roman" w:hAnsi="Times New Roman" w:cs="Times New Roman"/>
          <w:noProof/>
          <w:sz w:val="24"/>
        </w:rPr>
        <w:t>(24)</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1AF7C592"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4)","plainTextFormattedCitation":"(24)","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00FE1C3C" w:rsidRPr="00FE1C3C">
        <w:rPr>
          <w:rFonts w:ascii="Times New Roman" w:hAnsi="Times New Roman" w:cs="Times New Roman"/>
          <w:noProof/>
          <w:sz w:val="24"/>
        </w:rPr>
        <w:t>(24)</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61147659"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vulnerability of African American population. </w:t>
      </w:r>
      <w:r w:rsidR="00492252" w:rsidRPr="003522AB">
        <w:rPr>
          <w:rFonts w:ascii="Times New Roman" w:hAnsi="Times New Roman" w:cs="Times New Roman"/>
          <w:sz w:val="24"/>
        </w:rPr>
        <w:t xml:space="preserve">It turns out to be the most significant factors among all the other factors from the R-squared increments 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p>
    <w:p w14:paraId="5E4C0FE7" w14:textId="1DC99A05"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1BFE0C3D"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r w:rsidR="004C79DA">
        <w:rPr>
          <w:rFonts w:ascii="Times New Roman" w:hAnsi="Times New Roman" w:cs="Times New Roman"/>
          <w:sz w:val="24"/>
        </w:rPr>
        <w:t xml:space="preserve">directly </w:t>
      </w:r>
      <w:r w:rsidR="0027209C">
        <w:rPr>
          <w:rFonts w:ascii="Times New Roman" w:hAnsi="Times New Roman" w:cs="Times New Roman"/>
          <w:sz w:val="24"/>
        </w:rPr>
        <w:t>add it due to multicollinearity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7B8E882D" w14:textId="5013344D" w:rsidR="00D22632" w:rsidRDefault="00261201" w:rsidP="004C79DA">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23)","plainTextFormattedCitation":"(23)","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FE1C3C" w:rsidRPr="00FE1C3C">
        <w:rPr>
          <w:rFonts w:ascii="Times New Roman" w:hAnsi="Times New Roman" w:cs="Times New Roman"/>
          <w:noProof/>
          <w:sz w:val="24"/>
        </w:rPr>
        <w:t>(23)</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43656518"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5D4A36">
        <w:rPr>
          <w:rFonts w:ascii="Times New Roman" w:hAnsi="Times New Roman" w:cs="Times New Roman"/>
          <w:sz w:val="24"/>
        </w:rPr>
        <w:t xml:space="preserve">Combined with the mentioned significant factors above, these </w:t>
      </w:r>
      <w:r w:rsidR="005D4A36">
        <w:rPr>
          <w:rFonts w:ascii="Times New Roman" w:hAnsi="Times New Roman" w:cs="Times New Roman" w:hint="eastAsia"/>
          <w:sz w:val="24"/>
        </w:rPr>
        <w:t>anti</w:t>
      </w:r>
      <w:r w:rsidR="005D4A36">
        <w:rPr>
          <w:rFonts w:ascii="Times New Roman" w:hAnsi="Times New Roman" w:cs="Times New Roman"/>
          <w:sz w:val="24"/>
        </w:rPr>
        <w:t xml:space="preserve">-intuitive phenomenon indicates the disturbing and cruel reality of “essential workers” during the COVID </w:t>
      </w:r>
      <w:r w:rsidR="005D4A36">
        <w:rPr>
          <w:rFonts w:ascii="Times New Roman" w:hAnsi="Times New Roman" w:cs="Times New Roman" w:hint="eastAsia"/>
          <w:sz w:val="24"/>
        </w:rPr>
        <w:t>pandemic</w:t>
      </w:r>
      <w:r w:rsidR="005D4A36">
        <w:rPr>
          <w:rFonts w:ascii="Times New Roman" w:hAnsi="Times New Roman" w:cs="Times New Roman"/>
          <w:sz w:val="24"/>
        </w:rPr>
        <w:t xml:space="preserve">: most factors that are correlated with the floor value are more about “can you stay in quarantine”, instead of </w:t>
      </w:r>
      <w:r w:rsidR="004859BE">
        <w:rPr>
          <w:rFonts w:ascii="Times New Roman" w:hAnsi="Times New Roman" w:cs="Times New Roman"/>
          <w:sz w:val="24"/>
        </w:rPr>
        <w:t xml:space="preserve">“do you know about the necessity of staying in quarantine” or </w:t>
      </w:r>
      <w:r w:rsidR="005D4A36">
        <w:rPr>
          <w:rFonts w:ascii="Times New Roman" w:hAnsi="Times New Roman" w:cs="Times New Roman"/>
          <w:sz w:val="24"/>
        </w:rPr>
        <w:t>“do you want to stay in quarantine”. Instead, people’s o</w:t>
      </w:r>
      <w:r w:rsidR="005D4A36">
        <w:rPr>
          <w:rStyle w:val="CommentReference"/>
        </w:rPr>
        <w:commentReference w:id="11"/>
      </w:r>
      <w:r w:rsidR="005D4A36">
        <w:rPr>
          <w:rFonts w:ascii="Times New Roman" w:hAnsi="Times New Roman" w:cs="Times New Roman"/>
          <w:sz w:val="24"/>
        </w:rPr>
        <w:t>ccupation</w:t>
      </w:r>
      <w:r w:rsidR="004859BE">
        <w:rPr>
          <w:rFonts w:ascii="Times New Roman" w:hAnsi="Times New Roman" w:cs="Times New Roman"/>
          <w:sz w:val="24"/>
        </w:rPr>
        <w:t>, race, and age are the most relevant factors</w:t>
      </w:r>
      <w:r w:rsidR="005D4A36">
        <w:rPr>
          <w:rFonts w:ascii="Times New Roman" w:hAnsi="Times New Roman" w:cs="Times New Roman"/>
          <w:sz w:val="24"/>
        </w:rPr>
        <w:t xml:space="preserve">. The correlation results suggest that no matter how aware essential workers are of the risk of COVID-19, they have to stick to transit systems for essential works. In this sense, people’s preference </w:t>
      </w:r>
      <w:r w:rsidR="004859BE">
        <w:rPr>
          <w:rFonts w:ascii="Times New Roman" w:hAnsi="Times New Roman" w:cs="Times New Roman"/>
          <w:sz w:val="24"/>
        </w:rPr>
        <w:t xml:space="preserve">and awareness </w:t>
      </w:r>
      <w:r w:rsidR="005D4A36">
        <w:rPr>
          <w:rFonts w:ascii="Times New Roman" w:hAnsi="Times New Roman" w:cs="Times New Roman"/>
          <w:sz w:val="24"/>
        </w:rPr>
        <w:t>do not matter.</w:t>
      </w:r>
    </w:p>
    <w:p w14:paraId="02C7CE59" w14:textId="77777777" w:rsidR="006E3020" w:rsidRDefault="006E3020" w:rsidP="006E3020">
      <w:pPr>
        <w:rPr>
          <w:rFonts w:ascii="Times New Roman" w:hAnsi="Times New Roman" w:cs="Times New Roman"/>
          <w:sz w:val="24"/>
        </w:rPr>
      </w:pPr>
    </w:p>
    <w:p w14:paraId="26A2F7BD" w14:textId="77777777" w:rsidR="005427B9" w:rsidRDefault="006E3020" w:rsidP="005427B9">
      <w:pPr>
        <w:rPr>
          <w:rFonts w:ascii="Times New Roman" w:hAnsi="Times New Roman" w:cs="Times New Roman"/>
          <w:sz w:val="24"/>
        </w:rPr>
      </w:pPr>
      <w:r>
        <w:rPr>
          <w:rFonts w:ascii="Times New Roman" w:hAnsi="Times New Roman" w:cs="Times New Roman"/>
          <w:sz w:val="24"/>
        </w:rPr>
        <w:lastRenderedPageBreak/>
        <w:t xml:space="preserve">Floor value is a good measure to demonstrate the potential of transit demand and who the “essential workers” are. </w:t>
      </w:r>
      <w:r w:rsidR="005427B9">
        <w:rPr>
          <w:rFonts w:ascii="Times New Roman" w:hAnsi="Times New Roman" w:cs="Times New Roman"/>
          <w:sz w:val="24"/>
        </w:rPr>
        <w:t>The regression analysis and the survey results show its inherent linkages with different aspects of the social-economic factors. It also illustrates a dark and cruel insight: the usage of transit during the pandemic is highly correlated with minority and vulnerable populations who have less medical resources to resist the pandemic, and this usage is not correlated with people’s awareness.</w:t>
      </w:r>
    </w:p>
    <w:p w14:paraId="19BCB494" w14:textId="59B77E4A" w:rsidR="006918C2" w:rsidRDefault="005427B9" w:rsidP="005427B9">
      <w:pPr>
        <w:ind w:firstLine="720"/>
        <w:rPr>
          <w:rFonts w:ascii="Times New Roman" w:hAnsi="Times New Roman" w:cs="Times New Roman"/>
          <w:sz w:val="24"/>
        </w:rPr>
      </w:pPr>
      <w:r>
        <w:rPr>
          <w:rFonts w:ascii="Times New Roman" w:hAnsi="Times New Roman" w:cs="Times New Roman"/>
          <w:sz w:val="24"/>
        </w:rPr>
        <w:t>The values and distribution of floor value also indicates the resilience and the necessity of the transit systems. The fact that most floor value still maintained a relatively high value for a long time demonstrates that people did and will still need transit system during the pandemic, and disproportionate amount of these “essential passengers” are minority and vulnerable population. Transit</w:t>
      </w:r>
      <w:r w:rsidR="00902DD4">
        <w:rPr>
          <w:rFonts w:ascii="Times New Roman" w:hAnsi="Times New Roman" w:cs="Times New Roman"/>
          <w:sz w:val="24"/>
        </w:rPr>
        <w:t xml:space="preserve"> systems</w:t>
      </w:r>
      <w:r>
        <w:rPr>
          <w:rFonts w:ascii="Times New Roman" w:hAnsi="Times New Roman" w:cs="Times New Roman"/>
          <w:sz w:val="24"/>
        </w:rPr>
        <w:t xml:space="preserve">, as a semi-business to pursue ridership for more revenue, </w:t>
      </w:r>
      <w:r w:rsidR="00902DD4">
        <w:rPr>
          <w:rFonts w:ascii="Times New Roman" w:hAnsi="Times New Roman" w:cs="Times New Roman"/>
          <w:sz w:val="24"/>
        </w:rPr>
        <w:t xml:space="preserve">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w:t>
      </w:r>
      <w:bookmarkStart w:id="12" w:name="_GoBack"/>
      <w:bookmarkEnd w:id="12"/>
      <w:r w:rsidR="00902DD4">
        <w:rPr>
          <w:rFonts w:ascii="Times New Roman" w:hAnsi="Times New Roman" w:cs="Times New Roman"/>
          <w:sz w:val="24"/>
        </w:rPr>
        <w:t>than ever.</w:t>
      </w:r>
    </w:p>
    <w:p w14:paraId="07132C0A" w14:textId="058D1D48" w:rsidR="00FC5041" w:rsidRPr="00A466E6" w:rsidRDefault="00FC5041" w:rsidP="002E5D0A">
      <w:pPr>
        <w:rPr>
          <w:rFonts w:ascii="Times New Roman" w:hAnsi="Times New Roman" w:cs="Times New Roman"/>
          <w:b/>
          <w:sz w:val="24"/>
        </w:rPr>
      </w:pPr>
    </w:p>
    <w:p w14:paraId="1A0C571B" w14:textId="0C7F3B44" w:rsidR="00D12CA4" w:rsidRPr="00A466E6" w:rsidRDefault="006F7F5E" w:rsidP="00A466E6">
      <w:pPr>
        <w:pStyle w:val="ListParagraph"/>
        <w:numPr>
          <w:ilvl w:val="1"/>
          <w:numId w:val="2"/>
        </w:numPr>
        <w:rPr>
          <w:rFonts w:ascii="Times New Roman" w:hAnsi="Times New Roman" w:cs="Times New Roman"/>
          <w:b/>
          <w:sz w:val="24"/>
        </w:rPr>
      </w:pPr>
      <w:r w:rsidRPr="00A466E6">
        <w:rPr>
          <w:rFonts w:ascii="Times New Roman" w:hAnsi="Times New Roman" w:cs="Times New Roman"/>
          <w:b/>
          <w:sz w:val="24"/>
        </w:rPr>
        <w:t>Desynchronization</w:t>
      </w:r>
      <w:r w:rsidR="00FC5041" w:rsidRPr="00A466E6">
        <w:rPr>
          <w:rFonts w:ascii="Times New Roman" w:hAnsi="Times New Roman" w:cs="Times New Roman"/>
          <w:b/>
          <w:sz w:val="24"/>
        </w:rPr>
        <w:t xml:space="preserve"> between demand </w:t>
      </w:r>
      <w:r w:rsidR="00E70B7F" w:rsidRPr="00A466E6">
        <w:rPr>
          <w:rFonts w:ascii="Times New Roman" w:hAnsi="Times New Roman" w:cs="Times New Roman"/>
          <w:b/>
          <w:sz w:val="24"/>
        </w:rPr>
        <w:t>decrease and epidemic</w:t>
      </w:r>
      <w:r w:rsidR="00FC5041" w:rsidRPr="00A466E6">
        <w:rPr>
          <w:rFonts w:ascii="Times New Roman" w:hAnsi="Times New Roman" w:cs="Times New Roman"/>
          <w:b/>
          <w:sz w:val="24"/>
        </w:rPr>
        <w:t>.</w:t>
      </w:r>
      <w:r w:rsidR="0040501E" w:rsidRPr="00A466E6">
        <w:rPr>
          <w:rFonts w:ascii="Times New Roman" w:hAnsi="Times New Roman" w:cs="Times New Roman"/>
          <w:b/>
          <w:sz w:val="24"/>
        </w:rPr>
        <w:t xml:space="preserve">  </w:t>
      </w:r>
    </w:p>
    <w:p w14:paraId="1175732C" w14:textId="27D27FF8" w:rsidR="005C1D93" w:rsidRDefault="007F6FFC" w:rsidP="0046520C">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0087FD5A"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3)","plainTextFormattedCitation":"(33)","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FE1C3C" w:rsidRPr="00FE1C3C">
        <w:rPr>
          <w:rFonts w:ascii="Times New Roman" w:hAnsi="Times New Roman" w:cs="Times New Roman"/>
          <w:noProof/>
          <w:sz w:val="24"/>
        </w:rPr>
        <w:t>(33)</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1C26B0FB" w14:textId="11C7BBA4" w:rsidR="00C2496E" w:rsidRDefault="00122161" w:rsidP="00C2496E">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w:t>
      </w:r>
      <w:r w:rsidR="009F2049">
        <w:rPr>
          <w:rFonts w:ascii="Times New Roman" w:hAnsi="Times New Roman" w:cs="Times New Roman"/>
          <w:sz w:val="24"/>
        </w:rPr>
        <w:t>median</w:t>
      </w:r>
      <w:r w:rsidR="00B43876">
        <w:rPr>
          <w:rFonts w:ascii="Times New Roman" w:hAnsi="Times New Roman" w:cs="Times New Roman"/>
          <w:sz w:val="24"/>
        </w:rPr>
        <w:t xml:space="preserv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34)","plainTextFormattedCitation":"(34)","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FE1C3C" w:rsidRPr="00FE1C3C">
        <w:rPr>
          <w:rFonts w:ascii="Times New Roman" w:hAnsi="Times New Roman" w:cs="Times New Roman"/>
          <w:noProof/>
          <w:sz w:val="24"/>
        </w:rPr>
        <w:t>(34)</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r w:rsidR="00C2496E" w:rsidRPr="00C2496E">
        <w:rPr>
          <w:rFonts w:ascii="Times New Roman" w:hAnsi="Times New Roman" w:cs="Times New Roman"/>
          <w:sz w:val="24"/>
        </w:rPr>
        <w:t xml:space="preserve"> </w:t>
      </w:r>
      <w:r w:rsidR="00C2496E">
        <w:rPr>
          <w:rFonts w:ascii="Times New Roman" w:hAnsi="Times New Roman" w:cs="Times New Roman"/>
          <w:sz w:val="24"/>
        </w:rPr>
        <w:t xml:space="preserve">However, for the scenario of </w:t>
      </w:r>
      <w:r w:rsidR="00C2496E">
        <w:rPr>
          <w:rFonts w:ascii="Times New Roman" w:hAnsi="Times New Roman" w:cs="Times New Roman"/>
          <w:sz w:val="24"/>
        </w:rPr>
        <w:lastRenderedPageBreak/>
        <w:t xml:space="preserve">lag = 14 days, which is a highly hypothesized scenario, most transit systems and most cities have negative response. </w:t>
      </w:r>
    </w:p>
    <w:p w14:paraId="256B8876" w14:textId="225012B8" w:rsidR="00122161" w:rsidRDefault="00122161" w:rsidP="00536C79">
      <w:pPr>
        <w:rPr>
          <w:rFonts w:ascii="Times New Roman" w:hAnsi="Times New Roman" w:cs="Times New Roman"/>
          <w:sz w:val="24"/>
        </w:rPr>
      </w:pPr>
    </w:p>
    <w:p w14:paraId="38EFE0F3" w14:textId="3A41E984" w:rsidR="00994D3F" w:rsidRDefault="00CF1CFC"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406pt">
            <v:imagedata r:id="rId11" o:title="response_interval"/>
          </v:shape>
        </w:pict>
      </w:r>
    </w:p>
    <w:p w14:paraId="3D1D70DE" w14:textId="7104CD58" w:rsidR="007644C8" w:rsidRDefault="00994D3F" w:rsidP="008E11AA">
      <w:pPr>
        <w:jc w:val="center"/>
        <w:rPr>
          <w:rFonts w:ascii="Times New Roman" w:hAnsi="Times New Roman" w:cs="Times New Roman"/>
          <w:sz w:val="24"/>
        </w:rPr>
      </w:pPr>
      <w:bookmarkStart w:id="1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1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0FB121E0" w:rsidR="009D23CC" w:rsidRDefault="005A7862" w:rsidP="00C94B4E">
      <w:pPr>
        <w:rPr>
          <w:rFonts w:ascii="Times New Roman" w:hAnsi="Times New Roman" w:cs="Times New Roman"/>
          <w:sz w:val="24"/>
        </w:rPr>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For scenario of lag = 0, only Capital Metro in Austin, Texas and HRT in Hampton, Virginia</w:t>
      </w:r>
      <w:r w:rsidR="00C2496E">
        <w:rPr>
          <w:rFonts w:ascii="Times New Roman" w:hAnsi="Times New Roman" w:cs="Times New Roman"/>
          <w:sz w:val="24"/>
        </w:rPr>
        <w:t xml:space="preserve"> ha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35)","plainTextFormattedCitation":"(35)","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FE1C3C" w:rsidRPr="00FE1C3C">
        <w:rPr>
          <w:rFonts w:ascii="Times New Roman" w:hAnsi="Times New Roman" w:cs="Times New Roman"/>
          <w:noProof/>
          <w:sz w:val="24"/>
        </w:rPr>
        <w:t>(35)</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w:t>
      </w:r>
      <w:r>
        <w:rPr>
          <w:rFonts w:ascii="Times New Roman" w:hAnsi="Times New Roman" w:cs="Times New Roman"/>
          <w:sz w:val="24"/>
        </w:rPr>
        <w:lastRenderedPageBreak/>
        <w:t>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DEECDB" w14:textId="2470915A" w:rsidR="003E78E9" w:rsidRDefault="00122161" w:rsidP="00122161">
      <w:pPr>
        <w:jc w:val="center"/>
        <w:rPr>
          <w:rFonts w:ascii="Times New Roman" w:hAnsi="Times New Roman" w:cs="Times New Roman"/>
          <w:sz w:val="24"/>
        </w:rPr>
      </w:pPr>
      <w:bookmarkStart w:id="14"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14"/>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Default="00A466E6" w:rsidP="00A466E6">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w:t>
      </w:r>
      <w:r w:rsidR="00E84C9B">
        <w:rPr>
          <w:rFonts w:ascii="Times New Roman" w:hAnsi="Times New Roman" w:cs="Times New Roman"/>
          <w:b/>
          <w:sz w:val="24"/>
          <w:highlight w:val="yellow"/>
        </w:rPr>
        <w:t>Decay duration</w:t>
      </w:r>
    </w:p>
    <w:p w14:paraId="728FA489" w14:textId="77777777" w:rsidR="00B1776E" w:rsidRDefault="00E84C9B" w:rsidP="00B1776E">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visualizes the geographic pattern of decay duration. According to the correlation analysis, the decay rate and the divergent point have a positive</w:t>
      </w:r>
      <w:r w:rsidR="00031B27" w:rsidRPr="00031B27">
        <w:rPr>
          <w:rFonts w:ascii="Times New Roman" w:hAnsi="Times New Roman" w:cs="Times New Roman"/>
          <w:sz w:val="24"/>
        </w:rPr>
        <w:t xml:space="preserve"> </w:t>
      </w:r>
      <w:r w:rsidR="00031B27">
        <w:rPr>
          <w:rFonts w:ascii="Times New Roman" w:hAnsi="Times New Roman" w:cs="Times New Roman"/>
          <w:sz w:val="24"/>
        </w:rPr>
        <w:t>cubic</w:t>
      </w:r>
      <w:r>
        <w:rPr>
          <w:rFonts w:ascii="Times New Roman" w:hAnsi="Times New Roman" w:cs="Times New Roman"/>
          <w:sz w:val="24"/>
        </w:rPr>
        <w:t xml:space="preserve"> correlation as shown in </w:t>
      </w:r>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Pr="004F030E">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This relationship indicates that the later the demand decrease happened, the faster it is likely to be</w:t>
      </w:r>
      <w:r w:rsidR="00031B27">
        <w:rPr>
          <w:rFonts w:ascii="Times New Roman" w:hAnsi="Times New Roman" w:cs="Times New Roman"/>
          <w:sz w:val="24"/>
        </w:rPr>
        <w:t xml:space="preserve"> and</w:t>
      </w:r>
      <w:r w:rsidR="000064AD">
        <w:rPr>
          <w:rFonts w:ascii="Times New Roman" w:hAnsi="Times New Roman" w:cs="Times New Roman"/>
          <w:sz w:val="24"/>
        </w:rPr>
        <w:t xml:space="preserve"> it</w:t>
      </w:r>
      <w:r w:rsidR="00031B27">
        <w:rPr>
          <w:rFonts w:ascii="Times New Roman" w:hAnsi="Times New Roman" w:cs="Times New Roman"/>
          <w:sz w:val="24"/>
        </w:rPr>
        <w:t xml:space="preserve"> increases in a cubic rate</w:t>
      </w:r>
      <w:r>
        <w:rPr>
          <w:rFonts w:ascii="Times New Roman" w:hAnsi="Times New Roman" w:cs="Times New Roman"/>
          <w:sz w:val="24"/>
        </w:rPr>
        <w:t xml:space="preserve">. </w:t>
      </w:r>
      <w:r w:rsidR="00800480">
        <w:rPr>
          <w:rFonts w:ascii="Times New Roman" w:hAnsi="Times New Roman" w:cs="Times New Roman"/>
          <w:sz w:val="24"/>
        </w:rPr>
        <w:t xml:space="preserve">This could be because the </w:t>
      </w:r>
      <w:r w:rsidR="00031B27">
        <w:rPr>
          <w:rFonts w:ascii="Times New Roman" w:hAnsi="Times New Roman" w:cs="Times New Roman"/>
          <w:sz w:val="24"/>
        </w:rPr>
        <w:t xml:space="preserve">general </w:t>
      </w:r>
      <w:r w:rsidR="00800480">
        <w:rPr>
          <w:rFonts w:ascii="Times New Roman" w:hAnsi="Times New Roman" w:cs="Times New Roman"/>
          <w:sz w:val="24"/>
        </w:rPr>
        <w:t xml:space="preserve">transit passengers may be more aware of the risk of COVID-19 when more cases are reported nationally; the perceived fear grows higher as the time passed thus driving local population to act faster. </w:t>
      </w:r>
      <w:r w:rsidR="00B1776E">
        <w:rPr>
          <w:rFonts w:ascii="Times New Roman" w:hAnsi="Times New Roman" w:cs="Times New Roman"/>
          <w:sz w:val="24"/>
        </w:rPr>
        <w:t xml:space="preserve">This claim can be moreover supported by the Google Search trend index correlation analysis: the decay rate is positively correlated with the Google search trend index (p-value = 0.0076), which </w:t>
      </w:r>
      <w:r w:rsidR="00B1776E">
        <w:rPr>
          <w:rFonts w:ascii="Times New Roman" w:hAnsi="Times New Roman" w:cs="Times New Roman"/>
          <w:sz w:val="24"/>
        </w:rPr>
        <w:lastRenderedPageBreak/>
        <w:t xml:space="preserve">means people’s awareness and </w:t>
      </w:r>
      <w:r w:rsidR="00B1776E">
        <w:rPr>
          <w:rFonts w:ascii="Times New Roman" w:hAnsi="Times New Roman" w:cs="Times New Roman" w:hint="eastAsia"/>
          <w:sz w:val="24"/>
        </w:rPr>
        <w:t>online</w:t>
      </w:r>
      <w:r w:rsidR="00B1776E">
        <w:rPr>
          <w:rFonts w:ascii="Times New Roman" w:hAnsi="Times New Roman" w:cs="Times New Roman"/>
          <w:sz w:val="24"/>
        </w:rPr>
        <w:t xml:space="preserve"> attention did have correlation with the speed of people’s response. </w:t>
      </w:r>
    </w:p>
    <w:p w14:paraId="5F72539A" w14:textId="0BA8233E" w:rsidR="008811C5" w:rsidRPr="008811C5" w:rsidRDefault="008811C5" w:rsidP="008811C5">
      <w:pPr>
        <w:rPr>
          <w:rFonts w:ascii="Times New Roman" w:hAnsi="Times New Roman" w:cs="Times New Roman"/>
          <w:sz w:val="24"/>
        </w:rPr>
      </w:pPr>
    </w:p>
    <w:p w14:paraId="34197823" w14:textId="77777777" w:rsidR="00A466E6" w:rsidRDefault="00A466E6" w:rsidP="00A466E6">
      <w:pPr>
        <w:keepNext/>
      </w:pPr>
      <w:r>
        <w:rPr>
          <w:noProof/>
        </w:rPr>
        <w:drawing>
          <wp:inline distT="0" distB="0" distL="0" distR="0" wp14:anchorId="2EA6E5D5" wp14:editId="53CBEBBA">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69640"/>
                    </a:xfrm>
                    <a:prstGeom prst="rect">
                      <a:avLst/>
                    </a:prstGeom>
                  </pic:spPr>
                </pic:pic>
              </a:graphicData>
            </a:graphic>
          </wp:inline>
        </w:drawing>
      </w:r>
    </w:p>
    <w:p w14:paraId="5022943B" w14:textId="1FE22233" w:rsidR="00A466E6" w:rsidRDefault="00A466E6" w:rsidP="00A466E6">
      <w:pPr>
        <w:jc w:val="center"/>
        <w:rPr>
          <w:rFonts w:ascii="Times New Roman" w:hAnsi="Times New Roman" w:cs="Times New Roman"/>
          <w:sz w:val="24"/>
        </w:rPr>
      </w:pPr>
      <w:bookmarkStart w:id="15"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51399F">
        <w:rPr>
          <w:rFonts w:ascii="Times New Roman" w:hAnsi="Times New Roman" w:cs="Times New Roman"/>
          <w:noProof/>
          <w:sz w:val="24"/>
        </w:rPr>
        <w:t>5</w:t>
      </w:r>
      <w:r w:rsidRPr="009F5DFE">
        <w:rPr>
          <w:rFonts w:ascii="Times New Roman" w:hAnsi="Times New Roman" w:cs="Times New Roman"/>
          <w:sz w:val="24"/>
        </w:rPr>
        <w:fldChar w:fldCharType="end"/>
      </w:r>
      <w:bookmarkEnd w:id="15"/>
      <w:r w:rsidRPr="009F5DFE">
        <w:rPr>
          <w:rFonts w:ascii="Times New Roman" w:hAnsi="Times New Roman" w:cs="Times New Roman"/>
          <w:sz w:val="24"/>
        </w:rPr>
        <w:t xml:space="preserve">: the distribution of </w:t>
      </w:r>
      <w:r>
        <w:rPr>
          <w:rFonts w:ascii="Times New Roman" w:hAnsi="Times New Roman" w:cs="Times New Roman"/>
          <w:sz w:val="24"/>
        </w:rPr>
        <w:t>decay duration</w:t>
      </w:r>
    </w:p>
    <w:p w14:paraId="4F2531BA" w14:textId="321416C4" w:rsidR="00A466E6" w:rsidRDefault="00A466E6" w:rsidP="00A466E6">
      <w:pPr>
        <w:keepNext/>
        <w:jc w:val="center"/>
      </w:pPr>
      <w:r>
        <w:rPr>
          <w:rFonts w:ascii="Times New Roman" w:hAnsi="Times New Roman" w:cs="Times New Roman"/>
          <w:noProof/>
          <w:sz w:val="24"/>
        </w:rPr>
        <w:lastRenderedPageBreak/>
        <w:drawing>
          <wp:inline distT="0" distB="0" distL="0" distR="0" wp14:anchorId="4FD9BE10" wp14:editId="34ED383B">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p>
    <w:p w14:paraId="60F19325" w14:textId="01253327" w:rsidR="00A466E6" w:rsidRDefault="00A466E6" w:rsidP="00A466E6">
      <w:pPr>
        <w:jc w:val="center"/>
        <w:rPr>
          <w:rFonts w:ascii="Times New Roman" w:hAnsi="Times New Roman" w:cs="Times New Roman"/>
          <w:sz w:val="24"/>
        </w:rPr>
      </w:pPr>
      <w:bookmarkStart w:id="16"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0051399F">
        <w:rPr>
          <w:rFonts w:ascii="Times New Roman" w:hAnsi="Times New Roman" w:cs="Times New Roman"/>
          <w:noProof/>
          <w:sz w:val="24"/>
        </w:rPr>
        <w:t>6</w:t>
      </w:r>
      <w:r w:rsidRPr="004F030E">
        <w:rPr>
          <w:rFonts w:ascii="Times New Roman" w:hAnsi="Times New Roman" w:cs="Times New Roman"/>
          <w:sz w:val="24"/>
        </w:rPr>
        <w:fldChar w:fldCharType="end"/>
      </w:r>
      <w:bookmarkEnd w:id="16"/>
      <w:r w:rsidRPr="004F030E">
        <w:rPr>
          <w:rFonts w:ascii="Times New Roman" w:hAnsi="Times New Roman" w:cs="Times New Roman"/>
          <w:sz w:val="24"/>
        </w:rPr>
        <w:t>: the relationship</w:t>
      </w:r>
      <w:r>
        <w:rPr>
          <w:rFonts w:ascii="Times New Roman" w:hAnsi="Times New Roman" w:cs="Times New Roman"/>
          <w:sz w:val="24"/>
        </w:rPr>
        <w:t xml:space="preserve"> and a cubic polynomial fitting</w:t>
      </w:r>
      <w:r w:rsidRPr="004F030E">
        <w:rPr>
          <w:rFonts w:ascii="Times New Roman" w:hAnsi="Times New Roman" w:cs="Times New Roman"/>
          <w:sz w:val="24"/>
        </w:rPr>
        <w:t xml:space="preserve"> between decay rate and divergent point.</w:t>
      </w:r>
    </w:p>
    <w:p w14:paraId="72BDD937" w14:textId="5466AA45" w:rsidR="009C11CE" w:rsidRDefault="009C11CE" w:rsidP="009C11CE">
      <w:pPr>
        <w:ind w:firstLine="720"/>
        <w:rPr>
          <w:rFonts w:ascii="Times New Roman" w:hAnsi="Times New Roman" w:cs="Times New Roman"/>
          <w:sz w:val="24"/>
        </w:rPr>
      </w:pPr>
      <w:r>
        <w:rPr>
          <w:rFonts w:ascii="Times New Roman" w:hAnsi="Times New Roman" w:cs="Times New Roman"/>
          <w:sz w:val="24"/>
        </w:rPr>
        <w:t xml:space="preserve">Combined with the fact that it has no correlation with the floor value, the results suggests that the people’s awareness is only relevant </w:t>
      </w:r>
      <w:r w:rsidR="003966F0">
        <w:rPr>
          <w:rFonts w:ascii="Times New Roman" w:hAnsi="Times New Roman" w:cs="Times New Roman"/>
          <w:sz w:val="24"/>
        </w:rPr>
        <w:t>to</w:t>
      </w:r>
      <w:r>
        <w:rPr>
          <w:rFonts w:ascii="Times New Roman" w:hAnsi="Times New Roman" w:cs="Times New Roman"/>
          <w:sz w:val="24"/>
        </w:rPr>
        <w:t xml:space="preserve"> </w:t>
      </w:r>
      <w:r w:rsidR="009275C3">
        <w:rPr>
          <w:rFonts w:ascii="Times New Roman" w:hAnsi="Times New Roman" w:cs="Times New Roman"/>
          <w:sz w:val="24"/>
        </w:rPr>
        <w:t xml:space="preserve">workers’ </w:t>
      </w:r>
      <w:r w:rsidR="003966F0">
        <w:rPr>
          <w:rFonts w:ascii="Times New Roman" w:hAnsi="Times New Roman" w:cs="Times New Roman"/>
          <w:sz w:val="24"/>
        </w:rPr>
        <w:t>reaction speed</w:t>
      </w:r>
      <w:r w:rsidR="009275C3">
        <w:rPr>
          <w:rFonts w:ascii="Times New Roman" w:hAnsi="Times New Roman" w:cs="Times New Roman"/>
          <w:sz w:val="24"/>
        </w:rPr>
        <w:t xml:space="preserve"> </w:t>
      </w:r>
      <w:r w:rsidR="00800480">
        <w:rPr>
          <w:rFonts w:ascii="Times New Roman" w:hAnsi="Times New Roman" w:cs="Times New Roman"/>
          <w:sz w:val="24"/>
        </w:rPr>
        <w:t>who can change their daily routine</w:t>
      </w:r>
      <w:r w:rsidR="009275C3">
        <w:rPr>
          <w:rFonts w:ascii="Times New Roman" w:hAnsi="Times New Roman" w:cs="Times New Roman"/>
          <w:sz w:val="24"/>
        </w:rPr>
        <w:t xml:space="preserve">, but not relevant </w:t>
      </w:r>
      <w:r w:rsidR="003966F0">
        <w:rPr>
          <w:rFonts w:ascii="Times New Roman" w:hAnsi="Times New Roman" w:cs="Times New Roman"/>
          <w:sz w:val="24"/>
        </w:rPr>
        <w:t xml:space="preserve">to </w:t>
      </w:r>
      <w:r w:rsidR="009275C3">
        <w:rPr>
          <w:rFonts w:ascii="Times New Roman" w:hAnsi="Times New Roman" w:cs="Times New Roman"/>
          <w:sz w:val="24"/>
        </w:rPr>
        <w:t>the amount of</w:t>
      </w:r>
      <w:r w:rsidR="003966F0">
        <w:rPr>
          <w:rFonts w:ascii="Times New Roman" w:hAnsi="Times New Roman" w:cs="Times New Roman"/>
          <w:sz w:val="24"/>
        </w:rPr>
        <w:t xml:space="preserve"> essential passengers who will stay</w:t>
      </w:r>
      <w:r w:rsidR="009275C3">
        <w:rPr>
          <w:rFonts w:ascii="Times New Roman" w:hAnsi="Times New Roman" w:cs="Times New Roman"/>
          <w:sz w:val="24"/>
        </w:rPr>
        <w:t xml:space="preserve">. </w:t>
      </w: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4F6E938C" w14:textId="6E69D5E4" w:rsidR="006B4815" w:rsidRDefault="0092678C" w:rsidP="00C94B4E">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8019846 \h </w:instrText>
      </w:r>
      <w:r>
        <w:rPr>
          <w:rFonts w:ascii="Times New Roman" w:hAnsi="Times New Roman" w:cs="Times New Roman"/>
          <w:sz w:val="24"/>
        </w:rPr>
      </w:r>
      <w:r>
        <w:rPr>
          <w:rFonts w:ascii="Times New Roman" w:hAnsi="Times New Roman" w:cs="Times New Roman"/>
          <w:sz w:val="24"/>
        </w:rPr>
        <w:fldChar w:fldCharType="separate"/>
      </w:r>
      <w:r w:rsidR="009C11CE" w:rsidRPr="006A27A5">
        <w:rPr>
          <w:rFonts w:ascii="Times New Roman" w:hAnsi="Times New Roman" w:cs="Times New Roman"/>
          <w:sz w:val="24"/>
        </w:rPr>
        <w:t xml:space="preserve">Figure </w:t>
      </w:r>
      <w:r w:rsidR="009C11CE">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Pr>
          <w:rFonts w:ascii="Times New Roman" w:hAnsi="Times New Roman" w:cs="Times New Roman"/>
          <w:sz w:val="24"/>
        </w:rPr>
        <w:t>curve</w:t>
      </w:r>
      <w:r w:rsidR="00433D2B">
        <w:rPr>
          <w:rFonts w:ascii="Times New Roman" w:hAnsi="Times New Roman" w:cs="Times New Roman"/>
          <w:sz w:val="24"/>
        </w:rPr>
        <w:t>s</w:t>
      </w:r>
      <w:r>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r w:rsidR="003001AF">
        <w:rPr>
          <w:rFonts w:ascii="Times New Roman" w:hAnsi="Times New Roman" w:cs="Times New Roman"/>
          <w:sz w:val="24"/>
        </w:rPr>
        <w:t xml:space="preserve"> This is highly similar to the pattern of floor value. </w:t>
      </w:r>
      <w:r w:rsidR="00DB6CFF">
        <w:rPr>
          <w:rFonts w:ascii="Times New Roman" w:hAnsi="Times New Roman" w:cs="Times New Roman"/>
          <w:sz w:val="24"/>
        </w:rPr>
        <w:fldChar w:fldCharType="begin"/>
      </w:r>
      <w:r w:rsidR="00DB6CFF">
        <w:rPr>
          <w:rFonts w:ascii="Times New Roman" w:hAnsi="Times New Roman" w:cs="Times New Roman"/>
          <w:sz w:val="24"/>
        </w:rPr>
        <w:instrText xml:space="preserve"> REF _Ref40301224 \h </w:instrText>
      </w:r>
      <w:r w:rsidR="00DB6CFF">
        <w:rPr>
          <w:rFonts w:ascii="Times New Roman" w:hAnsi="Times New Roman" w:cs="Times New Roman"/>
          <w:sz w:val="24"/>
        </w:rPr>
      </w:r>
      <w:r w:rsidR="00DB6CFF">
        <w:rPr>
          <w:rFonts w:ascii="Times New Roman" w:hAnsi="Times New Roman" w:cs="Times New Roman"/>
          <w:sz w:val="24"/>
        </w:rPr>
        <w:fldChar w:fldCharType="separate"/>
      </w:r>
      <w:r w:rsidR="00DB6CFF" w:rsidRPr="003001AF">
        <w:rPr>
          <w:rFonts w:ascii="Times New Roman" w:hAnsi="Times New Roman" w:cs="Times New Roman"/>
          <w:sz w:val="24"/>
        </w:rPr>
        <w:t>Figure 7</w:t>
      </w:r>
      <w:r w:rsidR="00DB6CFF">
        <w:rPr>
          <w:rFonts w:ascii="Times New Roman" w:hAnsi="Times New Roman" w:cs="Times New Roman"/>
          <w:sz w:val="24"/>
        </w:rPr>
        <w:fldChar w:fldCharType="end"/>
      </w:r>
      <w:r w:rsidR="00DB6CFF">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p>
    <w:p w14:paraId="5CE37539" w14:textId="77777777" w:rsidR="003001AF" w:rsidRDefault="003001AF" w:rsidP="003001AF">
      <w:pPr>
        <w:keepNext/>
        <w:jc w:val="center"/>
      </w:pPr>
      <w:r>
        <w:rPr>
          <w:noProof/>
        </w:rPr>
        <w:lastRenderedPageBreak/>
        <w:drawing>
          <wp:inline distT="0" distB="0" distL="0" distR="0" wp14:anchorId="16EBD0CB" wp14:editId="27637724">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2AF404" w14:textId="190EA657" w:rsidR="003001AF" w:rsidRPr="003001AF" w:rsidRDefault="003001AF" w:rsidP="003001AF">
      <w:pPr>
        <w:jc w:val="center"/>
        <w:rPr>
          <w:rFonts w:ascii="Times New Roman" w:hAnsi="Times New Roman" w:cs="Times New Roman"/>
          <w:sz w:val="24"/>
        </w:rPr>
      </w:pPr>
      <w:bookmarkStart w:id="17"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sidR="0051399F">
        <w:rPr>
          <w:rFonts w:ascii="Times New Roman" w:hAnsi="Times New Roman" w:cs="Times New Roman"/>
          <w:noProof/>
          <w:sz w:val="24"/>
        </w:rPr>
        <w:t>7</w:t>
      </w:r>
      <w:r w:rsidRPr="003001AF">
        <w:rPr>
          <w:rFonts w:ascii="Times New Roman" w:hAnsi="Times New Roman" w:cs="Times New Roman"/>
          <w:sz w:val="24"/>
        </w:rPr>
        <w:fldChar w:fldCharType="end"/>
      </w:r>
      <w:bookmarkEnd w:id="17"/>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7EB6BBD8" w14:textId="741C08CD" w:rsidR="00F604F7" w:rsidRDefault="006B4815" w:rsidP="00D32D16">
      <w:pPr>
        <w:rPr>
          <w:rFonts w:ascii="Times New Roman" w:hAnsi="Times New Roman" w:cs="Times New Roman"/>
          <w:sz w:val="24"/>
        </w:rPr>
      </w:pPr>
      <w:r>
        <w:rPr>
          <w:rFonts w:ascii="Times New Roman" w:hAnsi="Times New Roman" w:cs="Times New Roman"/>
          <w:sz w:val="24"/>
        </w:rPr>
        <w:tab/>
      </w:r>
      <w:r w:rsidR="003B131D" w:rsidRPr="0094100D">
        <w:rPr>
          <w:rFonts w:ascii="Times New Roman" w:hAnsi="Times New Roman" w:cs="Times New Roman"/>
          <w:sz w:val="24"/>
        </w:rPr>
        <w:fldChar w:fldCharType="begin"/>
      </w:r>
      <w:r w:rsidR="003B131D"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003B131D" w:rsidRPr="0094100D">
        <w:rPr>
          <w:rFonts w:ascii="Times New Roman" w:hAnsi="Times New Roman" w:cs="Times New Roman"/>
          <w:sz w:val="24"/>
        </w:rPr>
      </w:r>
      <w:r w:rsidR="003B131D" w:rsidRPr="0094100D">
        <w:rPr>
          <w:rFonts w:ascii="Times New Roman" w:hAnsi="Times New Roman" w:cs="Times New Roman"/>
          <w:sz w:val="24"/>
        </w:rPr>
        <w:fldChar w:fldCharType="separate"/>
      </w:r>
      <w:r w:rsidR="009C11CE" w:rsidRPr="0094100D">
        <w:rPr>
          <w:rFonts w:ascii="Times New Roman" w:hAnsi="Times New Roman" w:cs="Times New Roman"/>
          <w:sz w:val="24"/>
        </w:rPr>
        <w:t>Figure 8</w:t>
      </w:r>
      <w:r w:rsidR="003B131D" w:rsidRPr="0094100D">
        <w:rPr>
          <w:rFonts w:ascii="Times New Roman" w:hAnsi="Times New Roman" w:cs="Times New Roman"/>
          <w:sz w:val="24"/>
        </w:rPr>
        <w:fldChar w:fldCharType="end"/>
      </w:r>
      <w:r w:rsidR="003B131D" w:rsidRPr="0094100D">
        <w:rPr>
          <w:rFonts w:ascii="Times New Roman" w:hAnsi="Times New Roman" w:cs="Times New Roman"/>
          <w:sz w:val="24"/>
        </w:rPr>
        <w:t xml:space="preserve"> </w:t>
      </w:r>
      <w:r w:rsidR="00FC1D16">
        <w:rPr>
          <w:rFonts w:ascii="Times New Roman" w:hAnsi="Times New Roman" w:cs="Times New Roman"/>
          <w:sz w:val="24"/>
        </w:rPr>
        <w:t xml:space="preserve">(left) </w:t>
      </w:r>
      <w:r w:rsidR="003B131D" w:rsidRPr="0094100D">
        <w:rPr>
          <w:rFonts w:ascii="Times New Roman" w:hAnsi="Times New Roman" w:cs="Times New Roman"/>
          <w:sz w:val="24"/>
        </w:rPr>
        <w:t>shows the temporal distribution of all the transit systems’ average</w:t>
      </w:r>
      <w:r w:rsidR="00433D2B" w:rsidRPr="0094100D">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BF4906">
        <w:rPr>
          <w:rFonts w:ascii="Times New Roman" w:hAnsi="Times New Roman" w:cs="Times New Roman" w:hint="eastAsia"/>
          <w:sz w:val="24"/>
        </w:rPr>
        <w:t>T</w:t>
      </w:r>
      <w:r w:rsidR="00433D2B">
        <w:rPr>
          <w:rFonts w:ascii="Times New Roman" w:hAnsi="Times New Roman" w:cs="Times New Roman"/>
          <w:sz w:val="24"/>
        </w:rPr>
        <w:t xml:space="preserve">he distance between current and expected demand </w:t>
      </w:r>
      <w:r w:rsidR="00AF0F63">
        <w:rPr>
          <w:rFonts w:ascii="Times New Roman" w:hAnsi="Times New Roman" w:cs="Times New Roman"/>
          <w:sz w:val="24"/>
        </w:rPr>
        <w:t>steadily increased</w:t>
      </w:r>
      <w:r w:rsidR="00433D2B">
        <w:rPr>
          <w:rFonts w:ascii="Times New Roman" w:hAnsi="Times New Roman" w:cs="Times New Roman"/>
          <w:sz w:val="24"/>
        </w:rPr>
        <w:t>, which means the shape of the current demand is gradually diverging from the normal shapes</w:t>
      </w:r>
      <w:r w:rsidR="00AF0F63">
        <w:rPr>
          <w:rFonts w:ascii="Times New Roman" w:hAnsi="Times New Roman" w:cs="Times New Roman"/>
          <w:sz w:val="24"/>
        </w:rPr>
        <w:t>, and then</w:t>
      </w:r>
      <w:r w:rsidR="00F604F7">
        <w:rPr>
          <w:rFonts w:ascii="Times New Roman" w:hAnsi="Times New Roman" w:cs="Times New Roman"/>
          <w:sz w:val="24"/>
        </w:rPr>
        <w:t xml:space="preserve"> stabilize</w:t>
      </w:r>
      <w:r w:rsidR="00433D2B">
        <w:rPr>
          <w:rFonts w:ascii="Times New Roman" w:hAnsi="Times New Roman" w:cs="Times New Roman"/>
          <w:sz w:val="24"/>
        </w:rPr>
        <w:t>.</w:t>
      </w:r>
      <w:r w:rsidR="00F604F7">
        <w:rPr>
          <w:rFonts w:ascii="Times New Roman" w:hAnsi="Times New Roman" w:cs="Times New Roman"/>
          <w:sz w:val="24"/>
        </w:rPr>
        <w:t xml:space="preserve"> </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B481A76" w:rsidR="006A27A5" w:rsidRDefault="006A27A5" w:rsidP="006A27A5">
      <w:pPr>
        <w:jc w:val="center"/>
        <w:rPr>
          <w:rFonts w:ascii="Times New Roman" w:hAnsi="Times New Roman" w:cs="Times New Roman"/>
          <w:sz w:val="24"/>
        </w:rPr>
      </w:pPr>
      <w:bookmarkStart w:id="18"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51399F">
        <w:rPr>
          <w:rFonts w:ascii="Times New Roman" w:hAnsi="Times New Roman" w:cs="Times New Roman"/>
          <w:noProof/>
          <w:sz w:val="24"/>
        </w:rPr>
        <w:t>8</w:t>
      </w:r>
      <w:r w:rsidRPr="006A27A5">
        <w:rPr>
          <w:rFonts w:ascii="Times New Roman" w:hAnsi="Times New Roman" w:cs="Times New Roman"/>
          <w:sz w:val="24"/>
        </w:rPr>
        <w:fldChar w:fldCharType="end"/>
      </w:r>
      <w:bookmarkEnd w:id="18"/>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6E3B263B" w:rsidR="006B4815" w:rsidRDefault="00CF1CFC" w:rsidP="006B4815">
      <w:pPr>
        <w:keepNext/>
        <w:jc w:val="center"/>
      </w:pPr>
      <w:r>
        <w:rPr>
          <w:noProof/>
        </w:rPr>
        <w:pict w14:anchorId="54FDEC3A">
          <v:shape id="_x0000_i1026" type="#_x0000_t75" style="width:468pt;height:175.5pt">
            <v:imagedata r:id="rId17" o:title="all_procrustes_distance"/>
          </v:shape>
        </w:pict>
      </w:r>
    </w:p>
    <w:p w14:paraId="45A9FD0D" w14:textId="65DF3A71" w:rsidR="006A27A5" w:rsidRDefault="006B4815" w:rsidP="00F604F7">
      <w:pPr>
        <w:jc w:val="center"/>
        <w:rPr>
          <w:rFonts w:ascii="Times New Roman" w:hAnsi="Times New Roman" w:cs="Times New Roman"/>
          <w:sz w:val="24"/>
        </w:rPr>
      </w:pPr>
      <w:bookmarkStart w:id="19"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sidR="0051399F">
        <w:rPr>
          <w:rFonts w:ascii="Times New Roman" w:hAnsi="Times New Roman" w:cs="Times New Roman"/>
          <w:noProof/>
          <w:sz w:val="24"/>
        </w:rPr>
        <w:t>9</w:t>
      </w:r>
      <w:r w:rsidRPr="0094100D">
        <w:rPr>
          <w:rFonts w:ascii="Times New Roman" w:hAnsi="Times New Roman" w:cs="Times New Roman"/>
          <w:sz w:val="24"/>
        </w:rPr>
        <w:fldChar w:fldCharType="end"/>
      </w:r>
      <w:bookmarkEnd w:id="19"/>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and stretch factor</w:t>
      </w:r>
      <w:r w:rsidRPr="0094100D">
        <w:rPr>
          <w:rFonts w:ascii="Times New Roman" w:hAnsi="Times New Roman" w:cs="Times New Roman"/>
          <w:sz w:val="24"/>
        </w:rPr>
        <w:t xml:space="preserve"> between normal and pandemic curves.</w:t>
      </w:r>
    </w:p>
    <w:p w14:paraId="49E09970" w14:textId="27751EEA" w:rsidR="008E3433" w:rsidRDefault="00F604F7" w:rsidP="00F604F7">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t>
      </w:r>
      <w:r w:rsidR="007170FA">
        <w:rPr>
          <w:rFonts w:ascii="Times New Roman" w:hAnsi="Times New Roman" w:cs="Times New Roman"/>
          <w:sz w:val="24"/>
        </w:rPr>
        <w:t xml:space="preserve">ll transit system’s Procrustes distance between weekdays and weekends </w:t>
      </w:r>
      <w:r>
        <w:rPr>
          <w:rFonts w:ascii="Times New Roman" w:hAnsi="Times New Roman" w:cs="Times New Roman"/>
          <w:sz w:val="24"/>
        </w:rPr>
        <w:t xml:space="preserve">also </w:t>
      </w:r>
      <w:r w:rsidR="007170FA">
        <w:rPr>
          <w:rFonts w:ascii="Times New Roman" w:hAnsi="Times New Roman" w:cs="Times New Roman"/>
          <w:sz w:val="24"/>
        </w:rPr>
        <w:t xml:space="preserve">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r w:rsidR="00B306EF">
        <w:rPr>
          <w:rFonts w:ascii="Times New Roman" w:hAnsi="Times New Roman" w:cs="Times New Roman"/>
          <w:sz w:val="24"/>
        </w:rPr>
        <w:t xml:space="preserve">This </w:t>
      </w:r>
      <w:r w:rsidR="008E3433">
        <w:rPr>
          <w:rFonts w:ascii="Times New Roman" w:hAnsi="Times New Roman" w:cs="Times New Roman"/>
          <w:sz w:val="24"/>
        </w:rPr>
        <w:t>converging</w:t>
      </w:r>
      <w:r w:rsidR="00B306EF">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w:t>
      </w:r>
      <w:r w:rsidR="000C3D4D">
        <w:rPr>
          <w:rFonts w:ascii="Times New Roman" w:hAnsi="Times New Roman" w:cs="Times New Roman"/>
          <w:sz w:val="24"/>
        </w:rPr>
        <w:lastRenderedPageBreak/>
        <w:t xml:space="preserve">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78898690" w14:textId="09DD59DA" w:rsidR="00CF1CFC" w:rsidRDefault="009C44A2" w:rsidP="00CF1CFC">
      <w:pPr>
        <w:rPr>
          <w:rFonts w:ascii="Times New Roman" w:hAnsi="Times New Roman" w:cs="Times New Roman"/>
          <w:sz w:val="24"/>
        </w:rPr>
      </w:pPr>
      <w:r w:rsidRPr="009C44A2">
        <w:rPr>
          <w:rFonts w:ascii="Times New Roman" w:hAnsi="Times New Roman" w:cs="Times New Roman"/>
          <w:b/>
          <w:sz w:val="24"/>
        </w:rPr>
        <w:t>Peaks.</w:t>
      </w:r>
      <w:r>
        <w:rPr>
          <w:rFonts w:ascii="Times New Roman" w:hAnsi="Times New Roman" w:cs="Times New Roman"/>
          <w:sz w:val="24"/>
        </w:rPr>
        <w:t xml:space="preserve">  </w:t>
      </w:r>
      <w:r w:rsidR="00C254B7">
        <w:rPr>
          <w:rFonts w:ascii="Times New Roman" w:hAnsi="Times New Roman" w:cs="Times New Roman"/>
          <w:sz w:val="24"/>
        </w:rPr>
        <w:t xml:space="preserve">We conducted the analysis for both the normal scenario and the pandemic scenario and compare the shift of the peaks. </w:t>
      </w:r>
      <w:r w:rsidR="004F1D85">
        <w:rPr>
          <w:rFonts w:ascii="Times New Roman" w:hAnsi="Times New Roman" w:cs="Times New Roman"/>
          <w:sz w:val="24"/>
        </w:rPr>
        <w:t>The morning rush hour shift 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For United States, t</w:t>
      </w:r>
      <w:r w:rsidR="00022676">
        <w:rPr>
          <w:rFonts w:ascii="Times New Roman" w:hAnsi="Times New Roman" w:cs="Times New Roman"/>
          <w:sz w:val="24"/>
        </w:rPr>
        <w:t>h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 while the shift is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1.23 and 0.9 hours later, which makes US the only country that did not witness a significant change on morning rush hour.</w:t>
      </w:r>
      <w:r w:rsidR="004F1D85">
        <w:rPr>
          <w:rFonts w:ascii="Times New Roman" w:hAnsi="Times New Roman" w:cs="Times New Roman"/>
          <w:sz w:val="24"/>
        </w:rPr>
        <w:t xml:space="preserve"> </w:t>
      </w:r>
      <w:r w:rsidR="008004FF">
        <w:rPr>
          <w:rFonts w:ascii="Times New Roman" w:hAnsi="Times New Roman" w:cs="Times New Roman"/>
          <w:sz w:val="24"/>
        </w:rPr>
        <w:t>H</w:t>
      </w:r>
      <w:r w:rsidR="00363BBF">
        <w:rPr>
          <w:rFonts w:ascii="Times New Roman" w:hAnsi="Times New Roman" w:cs="Times New Roman"/>
          <w:sz w:val="24"/>
        </w:rPr>
        <w:t>owever,</w:t>
      </w:r>
      <w:r w:rsidR="008E7A91" w:rsidRPr="008E7A91">
        <w:rPr>
          <w:rFonts w:ascii="Times New Roman" w:hAnsi="Times New Roman" w:cs="Times New Roman"/>
          <w:sz w:val="24"/>
        </w:rPr>
        <w:t xml:space="preserve"> </w:t>
      </w:r>
      <w:r w:rsidR="00CF1CFC">
        <w:rPr>
          <w:rFonts w:ascii="Times New Roman" w:hAnsi="Times New Roman" w:cs="Times New Roman"/>
          <w:sz w:val="24"/>
        </w:rPr>
        <w:fldChar w:fldCharType="begin"/>
      </w:r>
      <w:r w:rsidR="00CF1CFC">
        <w:rPr>
          <w:rFonts w:ascii="Times New Roman" w:hAnsi="Times New Roman" w:cs="Times New Roman"/>
          <w:sz w:val="24"/>
        </w:rPr>
        <w:instrText xml:space="preserve"> REF _Ref40515961 \h </w:instrText>
      </w:r>
      <w:r w:rsidR="00CF1CFC">
        <w:rPr>
          <w:rFonts w:ascii="Times New Roman" w:hAnsi="Times New Roman" w:cs="Times New Roman"/>
          <w:sz w:val="24"/>
        </w:rPr>
      </w:r>
      <w:r w:rsidR="00CF1CFC">
        <w:rPr>
          <w:rFonts w:ascii="Times New Roman" w:hAnsi="Times New Roman" w:cs="Times New Roman"/>
          <w:sz w:val="24"/>
        </w:rPr>
        <w:fldChar w:fldCharType="separate"/>
      </w:r>
      <w:r w:rsidR="00CF1CFC" w:rsidRPr="00322AAD">
        <w:rPr>
          <w:rFonts w:ascii="Times New Roman" w:hAnsi="Times New Roman" w:cs="Times New Roman"/>
          <w:sz w:val="24"/>
        </w:rPr>
        <w:t xml:space="preserve">Figure </w:t>
      </w:r>
      <w:r w:rsidR="00CF1CFC">
        <w:rPr>
          <w:rFonts w:ascii="Times New Roman" w:hAnsi="Times New Roman" w:cs="Times New Roman"/>
          <w:noProof/>
          <w:sz w:val="24"/>
        </w:rPr>
        <w:t>10</w:t>
      </w:r>
      <w:r w:rsidR="00CF1CFC">
        <w:rPr>
          <w:rFonts w:ascii="Times New Roman" w:hAnsi="Times New Roman" w:cs="Times New Roman"/>
          <w:sz w:val="24"/>
        </w:rPr>
        <w:fldChar w:fldCharType="end"/>
      </w:r>
      <w:r w:rsidR="00CF1CFC">
        <w:rPr>
          <w:rFonts w:ascii="Times New Roman" w:hAnsi="Times New Roman" w:cs="Times New Roman"/>
          <w:sz w:val="24"/>
        </w:rPr>
        <w:t xml:space="preserve"> (up) shows a polarized geographic distribution of the morning rush hour shift for all weekdays from March 16</w:t>
      </w:r>
      <w:r w:rsidR="00CF1CFC" w:rsidRPr="00022676">
        <w:rPr>
          <w:rFonts w:ascii="Times New Roman" w:hAnsi="Times New Roman" w:cs="Times New Roman"/>
          <w:sz w:val="24"/>
          <w:vertAlign w:val="superscript"/>
        </w:rPr>
        <w:t>th</w:t>
      </w:r>
      <w:r w:rsidR="00CF1CFC">
        <w:rPr>
          <w:rFonts w:ascii="Times New Roman" w:hAnsi="Times New Roman" w:cs="Times New Roman"/>
          <w:sz w:val="24"/>
        </w:rPr>
        <w:t xml:space="preserve"> to May 10</w:t>
      </w:r>
      <w:r w:rsidR="00CF1CFC" w:rsidRPr="00022676">
        <w:rPr>
          <w:rFonts w:ascii="Times New Roman" w:hAnsi="Times New Roman" w:cs="Times New Roman"/>
          <w:sz w:val="24"/>
          <w:vertAlign w:val="superscript"/>
        </w:rPr>
        <w:t>th</w:t>
      </w:r>
      <w:r w:rsidR="00CF1CFC">
        <w:rPr>
          <w:rFonts w:ascii="Times New Roman" w:hAnsi="Times New Roman" w:cs="Times New Roman"/>
          <w:sz w:val="24"/>
        </w:rPr>
        <w:t>. The majority of US transit systems (</w:t>
      </w:r>
      <w:r w:rsidR="003C5D80">
        <w:rPr>
          <w:rFonts w:ascii="Times New Roman" w:hAnsi="Times New Roman" w:cs="Times New Roman"/>
          <w:sz w:val="24"/>
        </w:rPr>
        <w:t>59</w:t>
      </w:r>
      <w:r w:rsidR="008E7A91">
        <w:rPr>
          <w:rFonts w:ascii="Times New Roman" w:hAnsi="Times New Roman" w:cs="Times New Roman"/>
          <w:sz w:val="24"/>
        </w:rPr>
        <w:t xml:space="preserve"> systems out of 93</w:t>
      </w:r>
      <w:r w:rsidR="00CF1CFC">
        <w:rPr>
          <w:rFonts w:ascii="Times New Roman" w:hAnsi="Times New Roman" w:cs="Times New Roman"/>
          <w:sz w:val="24"/>
        </w:rPr>
        <w:t>)</w:t>
      </w:r>
      <w:r w:rsidR="008E7A91">
        <w:rPr>
          <w:rFonts w:ascii="Times New Roman" w:hAnsi="Times New Roman" w:cs="Times New Roman"/>
          <w:sz w:val="24"/>
        </w:rPr>
        <w:t xml:space="preserve">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CF1CFC">
        <w:rPr>
          <w:rFonts w:ascii="Times New Roman" w:hAnsi="Times New Roman" w:cs="Times New Roman"/>
          <w:sz w:val="24"/>
        </w:rPr>
        <w:t xml:space="preserve">However, </w:t>
      </w:r>
      <w:r w:rsidR="000E6B10">
        <w:rPr>
          <w:rFonts w:ascii="Times New Roman" w:hAnsi="Times New Roman" w:cs="Times New Roman"/>
          <w:sz w:val="24"/>
        </w:rPr>
        <w:t xml:space="preserve">considerable amount of transit systems such as the systems in </w:t>
      </w:r>
      <w:r w:rsidR="00CF1CFC">
        <w:rPr>
          <w:rFonts w:ascii="Times New Roman" w:hAnsi="Times New Roman" w:cs="Times New Roman"/>
          <w:sz w:val="24"/>
        </w:rPr>
        <w:t>W</w:t>
      </w:r>
      <w:r w:rsidR="00566CA3">
        <w:rPr>
          <w:rFonts w:ascii="Times New Roman" w:hAnsi="Times New Roman" w:cs="Times New Roman"/>
          <w:sz w:val="24"/>
        </w:rPr>
        <w:t xml:space="preserve">ashington, </w:t>
      </w:r>
      <w:r w:rsidR="001A794F">
        <w:rPr>
          <w:rFonts w:ascii="Times New Roman" w:hAnsi="Times New Roman" w:cs="Times New Roman"/>
          <w:sz w:val="24"/>
        </w:rPr>
        <w:t>New Jersey</w:t>
      </w:r>
      <w:r w:rsidR="00566CA3">
        <w:rPr>
          <w:rFonts w:ascii="Times New Roman" w:hAnsi="Times New Roman" w:cs="Times New Roman"/>
          <w:sz w:val="24"/>
        </w:rPr>
        <w:t xml:space="preserve">, </w:t>
      </w:r>
      <w:r w:rsidR="00CF1CFC">
        <w:rPr>
          <w:rFonts w:ascii="Times New Roman" w:hAnsi="Times New Roman" w:cs="Times New Roman"/>
          <w:sz w:val="24"/>
        </w:rPr>
        <w:t xml:space="preserve">Los Angeles, </w:t>
      </w:r>
      <w:r w:rsidR="00566CA3">
        <w:rPr>
          <w:rFonts w:ascii="Times New Roman" w:hAnsi="Times New Roman" w:cs="Times New Roman"/>
          <w:sz w:val="24"/>
        </w:rPr>
        <w:t xml:space="preserve">and New York City witnessed an earlier morning hour. </w:t>
      </w:r>
    </w:p>
    <w:p w14:paraId="7E53E5F6" w14:textId="7A0DFB02" w:rsidR="000E6B10" w:rsidRDefault="00D90142" w:rsidP="00CF1CFC">
      <w:pPr>
        <w:ind w:firstLine="720"/>
        <w:rPr>
          <w:rFonts w:ascii="Times New Roman" w:hAnsi="Times New Roman" w:cs="Times New Roman"/>
          <w:sz w:val="24"/>
        </w:rPr>
      </w:pP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r w:rsidR="000E6B10">
        <w:rPr>
          <w:rFonts w:ascii="Times New Roman" w:hAnsi="Times New Roman" w:cs="Times New Roman"/>
          <w:sz w:val="24"/>
        </w:rPr>
        <w:t xml:space="preserve">In fact, </w:t>
      </w:r>
      <w:r w:rsidR="00B26778">
        <w:rPr>
          <w:rFonts w:ascii="Times New Roman" w:hAnsi="Times New Roman" w:cs="Times New Roman"/>
          <w:sz w:val="24"/>
        </w:rPr>
        <w:t xml:space="preserve">we also 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w:t>
      </w:r>
      <w:r w:rsidR="00B26778">
        <w:rPr>
          <w:rFonts w:ascii="Times New Roman" w:hAnsi="Times New Roman" w:cs="Times New Roman"/>
          <w:sz w:val="24"/>
        </w:rPr>
        <w:t xml:space="preserve">shift </w:t>
      </w:r>
      <w:r w:rsidR="00B26778">
        <w:rPr>
          <w:rFonts w:ascii="Times New Roman" w:hAnsi="Times New Roman" w:cs="Times New Roman"/>
          <w:sz w:val="24"/>
        </w:rPr>
        <w:t xml:space="preserve">of </w:t>
      </w:r>
      <w:r w:rsidR="00B26778">
        <w:rPr>
          <w:rFonts w:ascii="Times New Roman" w:hAnsi="Times New Roman" w:cs="Times New Roman"/>
          <w:sz w:val="24"/>
        </w:rPr>
        <w:t>0.25 hours</w:t>
      </w:r>
      <w:r w:rsidR="00B26778">
        <w:rPr>
          <w:rFonts w:ascii="Times New Roman" w:hAnsi="Times New Roman" w:cs="Times New Roman"/>
          <w:sz w:val="24"/>
        </w:rPr>
        <w:t xml:space="preserve">. </w:t>
      </w:r>
      <w:r w:rsidR="000E6B10">
        <w:rPr>
          <w:rFonts w:ascii="Times New Roman" w:hAnsi="Times New Roman" w:cs="Times New Roman"/>
          <w:sz w:val="24"/>
        </w:rPr>
        <w:fldChar w:fldCharType="begin"/>
      </w:r>
      <w:r w:rsidR="000E6B10">
        <w:rPr>
          <w:rFonts w:ascii="Times New Roman" w:hAnsi="Times New Roman" w:cs="Times New Roman"/>
          <w:sz w:val="24"/>
        </w:rPr>
        <w:instrText xml:space="preserve"> REF _Ref40515961 \h </w:instrText>
      </w:r>
      <w:r w:rsidR="000E6B10">
        <w:rPr>
          <w:rFonts w:ascii="Times New Roman" w:hAnsi="Times New Roman" w:cs="Times New Roman"/>
          <w:sz w:val="24"/>
        </w:rPr>
      </w:r>
      <w:r w:rsidR="000E6B10">
        <w:rPr>
          <w:rFonts w:ascii="Times New Roman" w:hAnsi="Times New Roman" w:cs="Times New Roman"/>
          <w:sz w:val="24"/>
        </w:rPr>
        <w:fldChar w:fldCharType="separate"/>
      </w:r>
      <w:r w:rsidR="000E6B10" w:rsidRPr="00322AAD">
        <w:rPr>
          <w:rFonts w:ascii="Times New Roman" w:hAnsi="Times New Roman" w:cs="Times New Roman"/>
          <w:sz w:val="24"/>
        </w:rPr>
        <w:t xml:space="preserve">Figure </w:t>
      </w:r>
      <w:r w:rsidR="000E6B10">
        <w:rPr>
          <w:rFonts w:ascii="Times New Roman" w:hAnsi="Times New Roman" w:cs="Times New Roman"/>
          <w:noProof/>
          <w:sz w:val="24"/>
        </w:rPr>
        <w:t>10</w:t>
      </w:r>
      <w:r w:rsidR="000E6B10">
        <w:rPr>
          <w:rFonts w:ascii="Times New Roman" w:hAnsi="Times New Roman" w:cs="Times New Roman"/>
          <w:sz w:val="24"/>
        </w:rPr>
        <w:fldChar w:fldCharType="end"/>
      </w:r>
      <w:r w:rsidR="000E6B10">
        <w:rPr>
          <w:rFonts w:ascii="Times New Roman" w:hAnsi="Times New Roman" w:cs="Times New Roman"/>
          <w:sz w:val="24"/>
        </w:rPr>
        <w:t xml:space="preserve"> (up) shows a </w:t>
      </w:r>
      <w:r w:rsidR="00B26778">
        <w:rPr>
          <w:rFonts w:ascii="Times New Roman" w:hAnsi="Times New Roman" w:cs="Times New Roman"/>
          <w:sz w:val="24"/>
        </w:rPr>
        <w:t xml:space="preserve">homogeneous </w:t>
      </w:r>
      <w:r w:rsidR="000E6B10">
        <w:rPr>
          <w:rFonts w:ascii="Times New Roman" w:hAnsi="Times New Roman" w:cs="Times New Roman"/>
          <w:sz w:val="24"/>
        </w:rPr>
        <w:t>geographic distribution of the morning rush hour shift for all weekdays from March 16</w:t>
      </w:r>
      <w:r w:rsidR="000E6B10" w:rsidRPr="00022676">
        <w:rPr>
          <w:rFonts w:ascii="Times New Roman" w:hAnsi="Times New Roman" w:cs="Times New Roman"/>
          <w:sz w:val="24"/>
          <w:vertAlign w:val="superscript"/>
        </w:rPr>
        <w:t>th</w:t>
      </w:r>
      <w:r w:rsidR="000E6B10">
        <w:rPr>
          <w:rFonts w:ascii="Times New Roman" w:hAnsi="Times New Roman" w:cs="Times New Roman"/>
          <w:sz w:val="24"/>
        </w:rPr>
        <w:t xml:space="preserve"> to May 10</w:t>
      </w:r>
      <w:r w:rsidR="000E6B10" w:rsidRPr="00022676">
        <w:rPr>
          <w:rFonts w:ascii="Times New Roman" w:hAnsi="Times New Roman" w:cs="Times New Roman"/>
          <w:sz w:val="24"/>
          <w:vertAlign w:val="superscript"/>
        </w:rPr>
        <w:t>th</w:t>
      </w:r>
      <w:r w:rsidR="000E6B10">
        <w:rPr>
          <w:rFonts w:ascii="Times New Roman" w:hAnsi="Times New Roman" w:cs="Times New Roman"/>
          <w:sz w:val="24"/>
        </w:rPr>
        <w:t>. This could be due to the economic recession and the relative increase in the middle hours in a day. 76 out of 93 systems witnessed an earlier shift and t</w:t>
      </w:r>
      <w:r w:rsidR="000E6B10">
        <w:rPr>
          <w:rFonts w:ascii="Times New Roman" w:hAnsi="Times New Roman" w:cs="Times New Roman"/>
          <w:sz w:val="24"/>
        </w:rPr>
        <w:t>he average shift is -0.5</w:t>
      </w:r>
      <w:r w:rsidR="000E6B10">
        <w:rPr>
          <w:rFonts w:ascii="Times New Roman" w:hAnsi="Times New Roman" w:cs="Times New Roman"/>
          <w:sz w:val="24"/>
        </w:rPr>
        <w:t>5 hours,</w:t>
      </w:r>
    </w:p>
    <w:p w14:paraId="24D5C112" w14:textId="77777777" w:rsidR="00322AAD" w:rsidRDefault="00007EDC" w:rsidP="00D50959">
      <w:pPr>
        <w:keepNext/>
        <w:jc w:val="center"/>
      </w:pPr>
      <w:r>
        <w:rPr>
          <w:noProof/>
        </w:rPr>
        <w:lastRenderedPageBreak/>
        <w:drawing>
          <wp:inline distT="0" distB="0" distL="0" distR="0" wp14:anchorId="2D724CE9" wp14:editId="1AFC1979">
            <wp:extent cx="5786635" cy="6678778"/>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8142" cy="6692059"/>
                    </a:xfrm>
                    <a:prstGeom prst="rect">
                      <a:avLst/>
                    </a:prstGeom>
                  </pic:spPr>
                </pic:pic>
              </a:graphicData>
            </a:graphic>
          </wp:inline>
        </w:drawing>
      </w:r>
    </w:p>
    <w:p w14:paraId="11B57422" w14:textId="71D12650" w:rsidR="00C254B7" w:rsidRDefault="00322AAD" w:rsidP="00322AAD">
      <w:pPr>
        <w:jc w:val="center"/>
        <w:rPr>
          <w:rFonts w:ascii="Times New Roman" w:hAnsi="Times New Roman" w:cs="Times New Roman"/>
          <w:sz w:val="24"/>
        </w:rPr>
      </w:pPr>
      <w:bookmarkStart w:id="20"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51399F">
        <w:rPr>
          <w:rFonts w:ascii="Times New Roman" w:hAnsi="Times New Roman" w:cs="Times New Roman"/>
          <w:noProof/>
          <w:sz w:val="24"/>
        </w:rPr>
        <w:t>10</w:t>
      </w:r>
      <w:r w:rsidRPr="00322AAD">
        <w:rPr>
          <w:rFonts w:ascii="Times New Roman" w:hAnsi="Times New Roman" w:cs="Times New Roman"/>
          <w:sz w:val="24"/>
        </w:rPr>
        <w:fldChar w:fldCharType="end"/>
      </w:r>
      <w:bookmarkEnd w:id="20"/>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r w:rsidR="00022676">
        <w:rPr>
          <w:rFonts w:ascii="Times New Roman" w:hAnsi="Times New Roman" w:cs="Times New Roman"/>
          <w:sz w:val="24"/>
        </w:rPr>
        <w:t xml:space="preserve"> for all weekdays</w:t>
      </w:r>
    </w:p>
    <w:p w14:paraId="3B4E57CB" w14:textId="478AE9F3" w:rsidR="00571F03" w:rsidRDefault="00571F03" w:rsidP="00007EDC">
      <w:pPr>
        <w:rPr>
          <w:rFonts w:ascii="Times New Roman" w:hAnsi="Times New Roman" w:cs="Times New Roman"/>
          <w:sz w:val="24"/>
        </w:rPr>
      </w:pPr>
    </w:p>
    <w:p w14:paraId="5299B39A" w14:textId="1B33D487" w:rsidR="00F0544B" w:rsidRDefault="00F0544B" w:rsidP="00F0544B">
      <w:pPr>
        <w:ind w:firstLine="720"/>
        <w:rPr>
          <w:rFonts w:ascii="Times New Roman" w:hAnsi="Times New Roman" w:cs="Times New Roman"/>
          <w:sz w:val="24"/>
        </w:rPr>
      </w:pPr>
      <w:r>
        <w:rPr>
          <w:rFonts w:ascii="Times New Roman" w:hAnsi="Times New Roman" w:cs="Times New Roman"/>
          <w:sz w:val="24"/>
        </w:rPr>
        <w:t xml:space="preserve">Moreover, considering the shift of the morning and afternoon peak, the working hours would also change accordingly. Supposing that the change of working hours is the difference between the morning and afternoon peak shift, the average working hours of the United States shrank by 0.5 hours. Similarly, Australia’s working hours decreased by -1.45 hours and New </w:t>
      </w:r>
      <w:r>
        <w:rPr>
          <w:rFonts w:ascii="Times New Roman" w:hAnsi="Times New Roman" w:cs="Times New Roman"/>
          <w:sz w:val="24"/>
        </w:rPr>
        <w:lastRenderedPageBreak/>
        <w:t xml:space="preserve">Zealand’s decreased by -1.53 hours; while UK’s working hours increased by 1.25 hours, Canada’s increased by 0.65 hours, and France’s increased by 0.03 hours. </w:t>
      </w:r>
      <w:r>
        <w:rPr>
          <w:rFonts w:ascii="Times New Roman" w:hAnsi="Times New Roman" w:cs="Times New Roman"/>
          <w:sz w:val="24"/>
        </w:rPr>
        <w:fldChar w:fldCharType="begin"/>
      </w:r>
      <w:r>
        <w:rPr>
          <w:rFonts w:ascii="Times New Roman" w:hAnsi="Times New Roman" w:cs="Times New Roman"/>
          <w:sz w:val="24"/>
        </w:rPr>
        <w:instrText xml:space="preserve"> REF _Ref40526439 \h </w:instrText>
      </w:r>
      <w:r>
        <w:rPr>
          <w:rFonts w:ascii="Times New Roman" w:hAnsi="Times New Roman" w:cs="Times New Roman"/>
          <w:sz w:val="24"/>
        </w:rPr>
      </w:r>
      <w:r>
        <w:rPr>
          <w:rFonts w:ascii="Times New Roman" w:hAnsi="Times New Roman" w:cs="Times New Roman"/>
          <w:sz w:val="24"/>
        </w:rPr>
        <w:fldChar w:fldCharType="separate"/>
      </w:r>
      <w:r w:rsidRPr="0051399F">
        <w:rPr>
          <w:rFonts w:ascii="Times New Roman" w:hAnsi="Times New Roman" w:cs="Times New Roman"/>
          <w:sz w:val="24"/>
        </w:rPr>
        <w:t xml:space="preserve">Figure </w:t>
      </w:r>
      <w:r>
        <w:rPr>
          <w:rFonts w:ascii="Times New Roman" w:hAnsi="Times New Roman" w:cs="Times New Roman"/>
          <w:noProof/>
          <w:sz w:val="24"/>
        </w:rPr>
        <w:t>11</w:t>
      </w:r>
      <w:r>
        <w:rPr>
          <w:rFonts w:ascii="Times New Roman" w:hAnsi="Times New Roman" w:cs="Times New Roman"/>
          <w:sz w:val="24"/>
        </w:rPr>
        <w:fldChar w:fldCharType="end"/>
      </w:r>
      <w:r>
        <w:rPr>
          <w:rFonts w:ascii="Times New Roman" w:hAnsi="Times New Roman" w:cs="Times New Roman"/>
          <w:sz w:val="24"/>
        </w:rPr>
        <w:t xml:space="preserve"> visualizes the very polarized geographic pattern for working hours shift. </w:t>
      </w:r>
      <w:r w:rsidR="00B42DD7">
        <w:rPr>
          <w:rFonts w:ascii="Times New Roman" w:hAnsi="Times New Roman" w:cs="Times New Roman"/>
          <w:sz w:val="24"/>
        </w:rPr>
        <w:t>The definite majority of the cities have a shorter working hours</w:t>
      </w:r>
      <w:r w:rsidR="00EA7678">
        <w:rPr>
          <w:rFonts w:ascii="Times New Roman" w:hAnsi="Times New Roman" w:cs="Times New Roman"/>
          <w:sz w:val="24"/>
        </w:rPr>
        <w:t>, which can be due to economic recession brought by the quarantine</w:t>
      </w:r>
      <w:r w:rsidR="00B42DD7">
        <w:rPr>
          <w:rFonts w:ascii="Times New Roman" w:hAnsi="Times New Roman" w:cs="Times New Roman"/>
          <w:sz w:val="24"/>
        </w:rPr>
        <w:t>. However, New York, Washington D.C., and Baltimore have a longer working hour. This could be relevant to the nature of the local occupation composition whose essential workers’ working hou</w:t>
      </w:r>
      <w:r w:rsidR="00415E19">
        <w:rPr>
          <w:rFonts w:ascii="Times New Roman" w:hAnsi="Times New Roman" w:cs="Times New Roman"/>
          <w:sz w:val="24"/>
        </w:rPr>
        <w:t>r</w:t>
      </w:r>
      <w:r w:rsidR="00372CA7">
        <w:rPr>
          <w:rFonts w:ascii="Times New Roman" w:hAnsi="Times New Roman" w:cs="Times New Roman"/>
          <w:sz w:val="24"/>
        </w:rPr>
        <w:t xml:space="preserve"> can be longer than the normal; </w:t>
      </w:r>
      <w:r w:rsidR="005F1EBE">
        <w:rPr>
          <w:rFonts w:ascii="Times New Roman" w:hAnsi="Times New Roman" w:cs="Times New Roman"/>
          <w:sz w:val="24"/>
        </w:rPr>
        <w:t xml:space="preserve">or </w:t>
      </w:r>
      <w:r w:rsidR="00EA398D">
        <w:rPr>
          <w:rFonts w:ascii="Times New Roman" w:hAnsi="Times New Roman" w:cs="Times New Roman"/>
          <w:sz w:val="24"/>
        </w:rPr>
        <w:t>could also</w:t>
      </w:r>
      <w:r w:rsidR="005F1EBE">
        <w:rPr>
          <w:rFonts w:ascii="Times New Roman" w:hAnsi="Times New Roman" w:cs="Times New Roman"/>
          <w:sz w:val="24"/>
        </w:rPr>
        <w:t xml:space="preserve"> be because of the prolonged working hours for the medical workers during the pandemic in the epicenters like New York </w:t>
      </w:r>
      <w:r w:rsidR="005F1EBE">
        <w:rPr>
          <w:rFonts w:ascii="Times New Roman" w:hAnsi="Times New Roman" w:cs="Times New Roman"/>
          <w:sz w:val="24"/>
        </w:rPr>
        <w:fldChar w:fldCharType="begin" w:fldLock="1"/>
      </w:r>
      <w:r w:rsidR="00FE1C3C">
        <w:rPr>
          <w:rFonts w:ascii="Times New Roman" w:hAnsi="Times New Roman" w:cs="Times New Roman"/>
          <w:sz w:val="24"/>
        </w:rPr>
        <w: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6)","plainTextFormattedCitation":"(36)","previouslyFormattedCitation":"(Noguchi 2020)"},"properties":{"noteIndex":0},"schema":"https://github.com/citation-style-language/schema/raw/master/csl-citation.json"}</w:instrText>
      </w:r>
      <w:r w:rsidR="005F1EBE">
        <w:rPr>
          <w:rFonts w:ascii="Times New Roman" w:hAnsi="Times New Roman" w:cs="Times New Roman"/>
          <w:sz w:val="24"/>
        </w:rPr>
        <w:fldChar w:fldCharType="separate"/>
      </w:r>
      <w:r w:rsidR="00FE1C3C" w:rsidRPr="00FE1C3C">
        <w:rPr>
          <w:rFonts w:ascii="Times New Roman" w:hAnsi="Times New Roman" w:cs="Times New Roman"/>
          <w:noProof/>
          <w:sz w:val="24"/>
        </w:rPr>
        <w:t>(36)</w:t>
      </w:r>
      <w:r w:rsidR="005F1EBE">
        <w:rPr>
          <w:rFonts w:ascii="Times New Roman" w:hAnsi="Times New Roman" w:cs="Times New Roman"/>
          <w:sz w:val="24"/>
        </w:rPr>
        <w:fldChar w:fldCharType="end"/>
      </w:r>
      <w:r w:rsidR="005F1EBE">
        <w:rPr>
          <w:rFonts w:ascii="Times New Roman" w:hAnsi="Times New Roman" w:cs="Times New Roman"/>
          <w:sz w:val="24"/>
        </w:rPr>
        <w:t>.</w:t>
      </w:r>
    </w:p>
    <w:p w14:paraId="4A059108" w14:textId="77777777" w:rsidR="00F0544B" w:rsidRDefault="00F0544B" w:rsidP="00F0544B">
      <w:pPr>
        <w:rPr>
          <w:rFonts w:ascii="Times New Roman" w:hAnsi="Times New Roman" w:cs="Times New Roman"/>
          <w:sz w:val="24"/>
        </w:rPr>
      </w:pPr>
    </w:p>
    <w:p w14:paraId="27D7982C" w14:textId="77777777" w:rsidR="0051399F" w:rsidRDefault="0051399F" w:rsidP="0051399F">
      <w:pPr>
        <w:keepNext/>
      </w:pPr>
      <w:r>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44240"/>
                    </a:xfrm>
                    <a:prstGeom prst="rect">
                      <a:avLst/>
                    </a:prstGeom>
                  </pic:spPr>
                </pic:pic>
              </a:graphicData>
            </a:graphic>
          </wp:inline>
        </w:drawing>
      </w:r>
    </w:p>
    <w:p w14:paraId="71A2EBFB" w14:textId="366C2A64" w:rsidR="00E00256" w:rsidRDefault="0051399F" w:rsidP="0051399F">
      <w:pPr>
        <w:jc w:val="center"/>
        <w:rPr>
          <w:rFonts w:ascii="Times New Roman" w:hAnsi="Times New Roman" w:cs="Times New Roman"/>
          <w:sz w:val="24"/>
        </w:rPr>
      </w:pPr>
      <w:bookmarkStart w:id="21" w:name="_Ref40526439"/>
      <w:r w:rsidRPr="0051399F">
        <w:rPr>
          <w:rFonts w:ascii="Times New Roman" w:hAnsi="Times New Roman" w:cs="Times New Roman"/>
          <w:sz w:val="24"/>
        </w:rPr>
        <w:t xml:space="preserve">Figure </w:t>
      </w:r>
      <w:r w:rsidRPr="0051399F">
        <w:rPr>
          <w:rFonts w:ascii="Times New Roman" w:hAnsi="Times New Roman" w:cs="Times New Roman"/>
          <w:sz w:val="24"/>
        </w:rPr>
        <w:fldChar w:fldCharType="begin"/>
      </w:r>
      <w:r w:rsidRPr="0051399F">
        <w:rPr>
          <w:rFonts w:ascii="Times New Roman" w:hAnsi="Times New Roman" w:cs="Times New Roman"/>
          <w:sz w:val="24"/>
        </w:rPr>
        <w:instrText xml:space="preserve"> SEQ Figure \* ARABIC </w:instrText>
      </w:r>
      <w:r w:rsidRPr="0051399F">
        <w:rPr>
          <w:rFonts w:ascii="Times New Roman" w:hAnsi="Times New Roman" w:cs="Times New Roman"/>
          <w:sz w:val="24"/>
        </w:rPr>
        <w:fldChar w:fldCharType="separate"/>
      </w:r>
      <w:r w:rsidR="00F0544B">
        <w:rPr>
          <w:rFonts w:ascii="Times New Roman" w:hAnsi="Times New Roman" w:cs="Times New Roman"/>
          <w:noProof/>
          <w:sz w:val="24"/>
        </w:rPr>
        <w:t>11</w:t>
      </w:r>
      <w:r w:rsidRPr="0051399F">
        <w:rPr>
          <w:rFonts w:ascii="Times New Roman" w:hAnsi="Times New Roman" w:cs="Times New Roman"/>
          <w:sz w:val="24"/>
        </w:rPr>
        <w:fldChar w:fldCharType="end"/>
      </w:r>
      <w:bookmarkEnd w:id="21"/>
      <w:r w:rsidRPr="0051399F">
        <w:rPr>
          <w:rFonts w:ascii="Times New Roman" w:hAnsi="Times New Roman" w:cs="Times New Roman"/>
          <w:sz w:val="24"/>
        </w:rPr>
        <w:t>: the shift of working hour.</w:t>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Default="00FA346C" w:rsidP="00FA346C">
      <w:pPr>
        <w:pStyle w:val="ListParagraph"/>
        <w:numPr>
          <w:ilvl w:val="0"/>
          <w:numId w:val="2"/>
        </w:numPr>
        <w:rPr>
          <w:rFonts w:ascii="Times New Roman" w:hAnsi="Times New Roman" w:cs="Times New Roman"/>
          <w:sz w:val="24"/>
        </w:rPr>
      </w:pPr>
      <w:r>
        <w:rPr>
          <w:rFonts w:ascii="Times New Roman" w:hAnsi="Times New Roman" w:cs="Times New Roman"/>
          <w:sz w:val="24"/>
        </w:rPr>
        <w:t>Conclusion</w:t>
      </w:r>
    </w:p>
    <w:p w14:paraId="0D9705AD" w14:textId="6BE15D75" w:rsidR="007A4B18" w:rsidRDefault="007A4B18" w:rsidP="007A4B18">
      <w:pPr>
        <w:rPr>
          <w:rFonts w:ascii="Times New Roman" w:hAnsi="Times New Roman" w:cs="Times New Roman"/>
          <w:sz w:val="24"/>
        </w:rPr>
      </w:pPr>
      <w:r>
        <w:rPr>
          <w:rFonts w:ascii="Times New Roman" w:hAnsi="Times New Roman" w:cs="Times New Roman"/>
          <w:sz w:val="24"/>
        </w:rPr>
        <w:t>In this paper, w</w:t>
      </w:r>
      <w:r w:rsidR="001E04C3" w:rsidRPr="00FA346C">
        <w:rPr>
          <w:rFonts w:ascii="Times New Roman" w:hAnsi="Times New Roman" w:cs="Times New Roman"/>
          <w:sz w:val="24"/>
        </w:rPr>
        <w:t xml:space="preserve">e use smartphone app </w:t>
      </w:r>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to measure transit demand for 113 transit systems across the United States</w:t>
      </w:r>
      <w:r w:rsidR="001E04C3" w:rsidRPr="00FA346C">
        <w:rPr>
          <w:rFonts w:ascii="Times New Roman" w:hAnsi="Times New Roman" w:cs="Times New Roman"/>
          <w:sz w:val="24"/>
        </w:rPr>
        <w:t>;</w:t>
      </w:r>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use logistic model to fit the </w:t>
      </w:r>
      <w:r>
        <w:rPr>
          <w:rFonts w:ascii="Times New Roman" w:hAnsi="Times New Roman" w:cs="Times New Roman"/>
          <w:sz w:val="24"/>
        </w:rPr>
        <w:t xml:space="preserve">daily </w:t>
      </w:r>
      <w:r w:rsidR="001E04C3" w:rsidRPr="00FA346C">
        <w:rPr>
          <w:rFonts w:ascii="Times New Roman" w:hAnsi="Times New Roman" w:cs="Times New Roman"/>
          <w:sz w:val="24"/>
        </w:rPr>
        <w:t>changing trends</w:t>
      </w:r>
      <w:r>
        <w:rPr>
          <w:rFonts w:ascii="Times New Roman" w:hAnsi="Times New Roman" w:cs="Times New Roman"/>
          <w:sz w:val="24"/>
        </w:rPr>
        <w:t xml:space="preserve"> of each transit system’s usage and introduce three important parameters to measure the three dimensions of the transit decline</w:t>
      </w:r>
      <w:r w:rsidR="003E5258">
        <w:rPr>
          <w:rFonts w:ascii="Times New Roman" w:hAnsi="Times New Roman" w:cs="Times New Roman"/>
          <w:sz w:val="24"/>
        </w:rPr>
        <w:t xml:space="preserve"> due to COVID-19: extent</w:t>
      </w:r>
      <w:r>
        <w:rPr>
          <w:rFonts w:ascii="Times New Roman" w:hAnsi="Times New Roman" w:cs="Times New Roman"/>
          <w:sz w:val="24"/>
        </w:rPr>
        <w:t xml:space="preserve">, start/end date, and speed of the decline. </w:t>
      </w:r>
    </w:p>
    <w:p w14:paraId="7AF7D372" w14:textId="5783213D" w:rsidR="00D35FF6" w:rsidRDefault="001E04C3" w:rsidP="00D35FF6">
      <w:pPr>
        <w:ind w:firstLine="720"/>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shows who continue to use transit system regardless of the pandemic</w:t>
      </w:r>
      <w:r w:rsidR="007A4B18">
        <w:rPr>
          <w:rFonts w:ascii="Times New Roman" w:hAnsi="Times New Roman" w:cs="Times New Roman"/>
          <w:sz w:val="24"/>
        </w:rPr>
        <w:t xml:space="preserve">. </w:t>
      </w:r>
      <w:r w:rsidR="007D6790">
        <w:rPr>
          <w:rFonts w:ascii="Times New Roman" w:hAnsi="Times New Roman" w:cs="Times New Roman"/>
          <w:sz w:val="24"/>
        </w:rPr>
        <w:t xml:space="preserve">Geographic patterns shows information industry </w:t>
      </w:r>
      <w:r w:rsidR="007D6790">
        <w:rPr>
          <w:rFonts w:ascii="Times New Roman" w:hAnsi="Times New Roman" w:cs="Times New Roman"/>
          <w:sz w:val="24"/>
        </w:rPr>
        <w:lastRenderedPageBreak/>
        <w:t xml:space="preserve">dominating areas and university cities have lower floor value. </w:t>
      </w:r>
      <w:r w:rsidR="00BF4906">
        <w:rPr>
          <w:rFonts w:ascii="Times New Roman" w:hAnsi="Times New Roman" w:cs="Times New Roman"/>
          <w:sz w:val="24"/>
        </w:rPr>
        <w:t>Further l</w:t>
      </w:r>
      <w:r w:rsidR="007A4B18">
        <w:rPr>
          <w:rFonts w:ascii="Times New Roman" w:hAnsi="Times New Roman" w:cs="Times New Roman"/>
          <w:sz w:val="24"/>
        </w:rPr>
        <w:t xml:space="preserve">inear regression with floor value and different social-economic and demographic factors shows that: cities with less non-physical occupations ratio generally have higher floor value; cities with </w:t>
      </w:r>
      <w:r w:rsidR="00BF4906">
        <w:rPr>
          <w:rFonts w:ascii="Times New Roman" w:hAnsi="Times New Roman" w:cs="Times New Roman"/>
          <w:sz w:val="24"/>
        </w:rPr>
        <w:t xml:space="preserve">l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 tends to have higher floor value; cities with more middle-age and senior people over 45 years old tends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ese conclusions are also supported by t</w:t>
      </w:r>
      <w:r w:rsidR="00B51530">
        <w:rPr>
          <w:rFonts w:ascii="Times New Roman" w:hAnsi="Times New Roman" w:cs="Times New Roman"/>
          <w:sz w:val="24"/>
        </w:rPr>
        <w:t xml:space="preserve">he user demographic survey </w:t>
      </w:r>
      <w:r w:rsidR="003E5258">
        <w:rPr>
          <w:rFonts w:ascii="Times New Roman" w:hAnsi="Times New Roman" w:cs="Times New Roman"/>
          <w:sz w:val="24"/>
        </w:rPr>
        <w:t>results conducted by Transit app</w:t>
      </w:r>
      <w:r w:rsidR="00B51530">
        <w:rPr>
          <w:rFonts w:ascii="Times New Roman" w:hAnsi="Times New Roman" w:cs="Times New Roman"/>
          <w:sz w:val="24"/>
        </w:rPr>
        <w:t xml:space="preserve">. </w:t>
      </w:r>
      <w:r w:rsidR="003E5258">
        <w:rPr>
          <w:rFonts w:ascii="Times New Roman" w:hAnsi="Times New Roman" w:cs="Times New Roman"/>
          <w:sz w:val="24"/>
        </w:rPr>
        <w:t>These conclusions</w:t>
      </w:r>
      <w:r w:rsidR="00B51530">
        <w:rPr>
          <w:rFonts w:ascii="Times New Roman" w:hAnsi="Times New Roman" w:cs="Times New Roman"/>
          <w:sz w:val="24"/>
        </w:rPr>
        <w:t xml:space="preserve"> all </w:t>
      </w:r>
      <w:r w:rsidR="003E5258">
        <w:rPr>
          <w:rFonts w:ascii="Times New Roman" w:hAnsi="Times New Roman" w:cs="Times New Roman"/>
          <w:sz w:val="24"/>
        </w:rPr>
        <w:t>affirm</w:t>
      </w:r>
      <w:r w:rsidR="00B51530">
        <w:rPr>
          <w:rFonts w:ascii="Times New Roman" w:hAnsi="Times New Roman" w:cs="Times New Roman"/>
          <w:sz w:val="24"/>
        </w:rPr>
        <w:t xml:space="preserve"> an alarming and </w:t>
      </w:r>
      <w:r w:rsidR="003E5258">
        <w:rPr>
          <w:rFonts w:ascii="Times New Roman" w:hAnsi="Times New Roman" w:cs="Times New Roman"/>
          <w:sz w:val="24"/>
        </w:rPr>
        <w:t>gloomy fact</w:t>
      </w:r>
      <w:r w:rsidR="00B51530">
        <w:rPr>
          <w:rFonts w:ascii="Times New Roman" w:hAnsi="Times New Roman" w:cs="Times New Roman"/>
          <w:sz w:val="24"/>
        </w:rPr>
        <w:t xml:space="preserve">: cities </w:t>
      </w:r>
      <w:r w:rsidR="00B51530" w:rsidRPr="007D6790">
        <w:rPr>
          <w:rFonts w:ascii="Times New Roman" w:hAnsi="Times New Roman" w:cs="Times New Roman"/>
          <w:b/>
          <w:sz w:val="24"/>
        </w:rPr>
        <w:t xml:space="preserve">with more essential workers and more vulnerable population tends to maintain higher </w:t>
      </w:r>
      <w:r w:rsidR="003E5258" w:rsidRPr="007D6790">
        <w:rPr>
          <w:rFonts w:ascii="Times New Roman" w:hAnsi="Times New Roman" w:cs="Times New Roman"/>
          <w:b/>
          <w:sz w:val="24"/>
        </w:rPr>
        <w:t xml:space="preserve">transit </w:t>
      </w:r>
      <w:r w:rsidR="00B51530" w:rsidRPr="007D6790">
        <w:rPr>
          <w:rFonts w:ascii="Times New Roman" w:hAnsi="Times New Roman" w:cs="Times New Roman"/>
          <w:b/>
          <w:sz w:val="24"/>
        </w:rPr>
        <w:t>usage rate during the pandemic</w:t>
      </w:r>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the COVID-19 period when transit systems lose their most ridership: people still need transit systems and essential workers need them especially. It is a good </w:t>
      </w:r>
      <w:r w:rsidR="008C2B44">
        <w:rPr>
          <w:rFonts w:ascii="Times New Roman" w:hAnsi="Times New Roman" w:cs="Times New Roman"/>
          <w:sz w:val="24"/>
        </w:rPr>
        <w:t xml:space="preserve">lesson for transit planners and policy makers </w:t>
      </w:r>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arfare to protect and serve the most urgent and the most vulnerable.</w:t>
      </w:r>
      <w:r w:rsidR="00A16AC7" w:rsidRPr="00A16AC7">
        <w:rPr>
          <w:rFonts w:ascii="Times New Roman" w:hAnsi="Times New Roman" w:cs="Times New Roman"/>
          <w:sz w:val="24"/>
        </w:rPr>
        <w:t xml:space="preserve"> </w:t>
      </w:r>
    </w:p>
    <w:p w14:paraId="38B9B042" w14:textId="4E4BE0A4" w:rsidR="008C2B44" w:rsidRDefault="008C2B44" w:rsidP="00B51530">
      <w:pPr>
        <w:ind w:firstLine="720"/>
        <w:rPr>
          <w:rFonts w:ascii="Times New Roman" w:hAnsi="Times New Roman" w:cs="Times New Roman"/>
          <w:sz w:val="24"/>
        </w:rPr>
      </w:pPr>
      <w:r>
        <w:rPr>
          <w:rFonts w:ascii="Times New Roman" w:hAnsi="Times New Roman" w:cs="Times New Roman"/>
          <w:sz w:val="24"/>
        </w:rPr>
        <w:t xml:space="preserve">The start and end date of transit demand curve, </w:t>
      </w:r>
      <w:r w:rsidRPr="00B1628F">
        <w:rPr>
          <w:rFonts w:ascii="Times New Roman" w:hAnsi="Times New Roman" w:cs="Times New Roman"/>
          <w:i/>
          <w:sz w:val="24"/>
        </w:rPr>
        <w:t>divergent point</w:t>
      </w:r>
      <w:r>
        <w:rPr>
          <w:rFonts w:ascii="Times New Roman" w:hAnsi="Times New Roman" w:cs="Times New Roman"/>
          <w:sz w:val="24"/>
        </w:rPr>
        <w:t xml:space="preserve"> and </w:t>
      </w:r>
      <w:r w:rsidRPr="00B1628F">
        <w:rPr>
          <w:rFonts w:ascii="Times New Roman" w:hAnsi="Times New Roman" w:cs="Times New Roman"/>
          <w:i/>
          <w:sz w:val="24"/>
        </w:rPr>
        <w:t>convergent point</w:t>
      </w:r>
      <w:r>
        <w:rPr>
          <w:rFonts w:ascii="Times New Roman" w:hAnsi="Times New Roman" w:cs="Times New Roman"/>
          <w:sz w:val="24"/>
        </w:rPr>
        <w:t>, shows when the people started and finished acting to avoid transit trips due to COVID-19. We moreover compare divergent/convergent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r w:rsidR="00C84C8E">
        <w:rPr>
          <w:rFonts w:ascii="Times New Roman" w:hAnsi="Times New Roman" w:cs="Times New Roman"/>
          <w:sz w:val="24"/>
        </w:rPr>
        <w:t>If not considering incubation period, 54% of all transit systems’ passengers can start to react to the pandemic. If considering</w:t>
      </w:r>
      <w:r w:rsidR="00654785">
        <w:rPr>
          <w:rFonts w:ascii="Times New Roman" w:hAnsi="Times New Roman" w:cs="Times New Roman"/>
          <w:sz w:val="24"/>
        </w:rPr>
        <w:t xml:space="preserve"> 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r w:rsidR="0094210F">
        <w:rPr>
          <w:rFonts w:ascii="Times New Roman" w:hAnsi="Times New Roman" w:cs="Times New Roman"/>
          <w:sz w:val="24"/>
        </w:rPr>
        <w:t xml:space="preserve"> the number drops to 24%; </w:t>
      </w:r>
      <w:r w:rsidR="00654785">
        <w:rPr>
          <w:rFonts w:ascii="Times New Roman" w:hAnsi="Times New Roman" w:cs="Times New Roman"/>
          <w:sz w:val="24"/>
        </w:rPr>
        <w:t xml:space="preserve">and </w:t>
      </w:r>
      <w:r w:rsidR="0094210F">
        <w:rPr>
          <w:rFonts w:ascii="Times New Roman" w:hAnsi="Times New Roman" w:cs="Times New Roman"/>
          <w:sz w:val="24"/>
        </w:rPr>
        <w:t xml:space="preserve">if </w:t>
      </w:r>
      <w:r w:rsidR="00654785">
        <w:rPr>
          <w:rFonts w:ascii="Times New Roman" w:hAnsi="Times New Roman" w:cs="Times New Roman"/>
          <w:sz w:val="24"/>
        </w:rPr>
        <w:t xml:space="preserve">using 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 xml:space="preserve"> </w:t>
      </w:r>
      <w:r w:rsidR="00D25349">
        <w:rPr>
          <w:rFonts w:ascii="Times New Roman" w:hAnsi="Times New Roman" w:cs="Times New Roman"/>
          <w:sz w:val="24"/>
        </w:rPr>
        <w:t xml:space="preserve"> </w:t>
      </w:r>
      <w:r w:rsidR="0094210F">
        <w:rPr>
          <w:rFonts w:ascii="Times New Roman" w:hAnsi="Times New Roman" w:cs="Times New Roman"/>
          <w:sz w:val="24"/>
        </w:rPr>
        <w:t xml:space="preserve">of 14 days, the number moreover drops to 5%. Meanwhile, if comparing the convergent point with the first day of local community spread, almost no transit systems can act faster to escape most exposure to the spreading pandemic. This suggests that the reacting speed of the transit systems is much slower than the ideal scenario </w:t>
      </w:r>
      <w:r w:rsidR="0016456F">
        <w:rPr>
          <w:rFonts w:ascii="Times New Roman" w:hAnsi="Times New Roman" w:cs="Times New Roman"/>
          <w:sz w:val="24"/>
        </w:rPr>
        <w:t>that</w:t>
      </w:r>
      <w:r w:rsidR="0094210F">
        <w:rPr>
          <w:rFonts w:ascii="Times New Roman" w:hAnsi="Times New Roman" w:cs="Times New Roman"/>
          <w:sz w:val="24"/>
        </w:rPr>
        <w:t xml:space="preserve"> most passengers can already avoid transit trip before the community spread started. </w:t>
      </w:r>
    </w:p>
    <w:p w14:paraId="4D0162CF" w14:textId="070FEAA4" w:rsidR="007D6790" w:rsidRDefault="0094210F" w:rsidP="007D6790">
      <w:pPr>
        <w:ind w:firstLine="720"/>
        <w:rPr>
          <w:rFonts w:ascii="Times New Roman" w:hAnsi="Times New Roman" w:cs="Times New Roman"/>
          <w:sz w:val="24"/>
        </w:rPr>
      </w:pPr>
      <w:r>
        <w:rPr>
          <w:rFonts w:ascii="Times New Roman" w:hAnsi="Times New Roman" w:cs="Times New Roman"/>
          <w:sz w:val="24"/>
        </w:rPr>
        <w:t xml:space="preserve">The speed of the decline, decay rate and decay duration,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the later the decline happened, the faster the process would be. </w:t>
      </w:r>
      <w:r w:rsidR="0068260B">
        <w:rPr>
          <w:rFonts w:ascii="Times New Roman" w:hAnsi="Times New Roman" w:cs="Times New Roman"/>
          <w:sz w:val="24"/>
        </w:rPr>
        <w:t xml:space="preserve">This could be because </w:t>
      </w:r>
      <w:r w:rsidR="0016456F">
        <w:rPr>
          <w:rFonts w:ascii="Times New Roman" w:hAnsi="Times New Roman" w:cs="Times New Roman"/>
          <w:sz w:val="24"/>
        </w:rPr>
        <w:t>of growing awareness thus 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r w:rsidR="003E5258">
        <w:rPr>
          <w:rFonts w:ascii="Times New Roman" w:hAnsi="Times New Roman" w:cs="Times New Roman"/>
          <w:sz w:val="24"/>
        </w:rPr>
        <w:t xml:space="preserve">The further correlation </w:t>
      </w:r>
      <w:r w:rsidR="008C2B44">
        <w:rPr>
          <w:rFonts w:ascii="Times New Roman" w:hAnsi="Times New Roman" w:cs="Times New Roman"/>
          <w:sz w:val="24"/>
        </w:rPr>
        <w:t xml:space="preserve">analyses </w:t>
      </w:r>
      <w:r w:rsidR="003E5258">
        <w:rPr>
          <w:rFonts w:ascii="Times New Roman" w:hAnsi="Times New Roman" w:cs="Times New Roman"/>
          <w:sz w:val="24"/>
        </w:rPr>
        <w:t>between google search</w:t>
      </w:r>
      <w:r w:rsidR="008C2B44">
        <w:rPr>
          <w:rFonts w:ascii="Times New Roman" w:hAnsi="Times New Roman" w:cs="Times New Roman"/>
          <w:sz w:val="24"/>
        </w:rPr>
        <w:t xml:space="preserve"> </w:t>
      </w:r>
      <w:r w:rsidR="00D35FF6">
        <w:rPr>
          <w:rFonts w:ascii="Times New Roman" w:hAnsi="Times New Roman" w:cs="Times New Roman"/>
          <w:sz w:val="24"/>
        </w:rPr>
        <w:t xml:space="preserve">trend index </w:t>
      </w:r>
      <w:r w:rsidR="008C2B44">
        <w:rPr>
          <w:rFonts w:ascii="Times New Roman" w:hAnsi="Times New Roman" w:cs="Times New Roman"/>
          <w:sz w:val="24"/>
        </w:rPr>
        <w:t xml:space="preserve">and </w:t>
      </w:r>
      <w:r w:rsidR="00D35FF6">
        <w:rPr>
          <w:rFonts w:ascii="Times New Roman" w:hAnsi="Times New Roman" w:cs="Times New Roman"/>
          <w:sz w:val="24"/>
        </w:rPr>
        <w:t xml:space="preserve">decay rate </w:t>
      </w:r>
      <w:r w:rsidR="008C2B44">
        <w:rPr>
          <w:rFonts w:ascii="Times New Roman" w:hAnsi="Times New Roman" w:cs="Times New Roman"/>
          <w:sz w:val="24"/>
        </w:rPr>
        <w:t xml:space="preserve">moreover reveal </w:t>
      </w:r>
      <w:r w:rsidR="00D35FF6">
        <w:rPr>
          <w:rFonts w:ascii="Times New Roman" w:hAnsi="Times New Roman" w:cs="Times New Roman"/>
          <w:sz w:val="24"/>
        </w:rPr>
        <w:t xml:space="preserve">a </w:t>
      </w:r>
      <w:r w:rsidR="0016456F">
        <w:rPr>
          <w:rFonts w:ascii="Times New Roman" w:hAnsi="Times New Roman" w:cs="Times New Roman"/>
          <w:sz w:val="24"/>
        </w:rPr>
        <w:t xml:space="preserve">significant </w:t>
      </w:r>
      <w:r w:rsidR="00D35FF6">
        <w:rPr>
          <w:rFonts w:ascii="Times New Roman" w:hAnsi="Times New Roman" w:cs="Times New Roman"/>
          <w:sz w:val="24"/>
        </w:rPr>
        <w:t xml:space="preserve">positive correlation. </w:t>
      </w:r>
      <w:r w:rsidR="00A16AC7">
        <w:rPr>
          <w:rFonts w:ascii="Times New Roman" w:hAnsi="Times New Roman" w:cs="Times New Roman"/>
          <w:sz w:val="24"/>
        </w:rPr>
        <w:t xml:space="preserve">Meanwhile, there is </w:t>
      </w:r>
      <w:r w:rsidR="00A16AC7" w:rsidRPr="00A16AC7">
        <w:rPr>
          <w:rFonts w:ascii="Times New Roman" w:hAnsi="Times New Roman" w:cs="Times New Roman"/>
          <w:i/>
          <w:sz w:val="24"/>
        </w:rPr>
        <w:t>no</w:t>
      </w:r>
      <w:r w:rsidR="00A16AC7">
        <w:rPr>
          <w:rFonts w:ascii="Times New Roman" w:hAnsi="Times New Roman" w:cs="Times New Roman"/>
          <w:sz w:val="24"/>
        </w:rPr>
        <w:t xml:space="preserve"> significant correlation between floor value and google search trend index. This suggests p</w:t>
      </w:r>
      <w:r w:rsidR="00A16AC7" w:rsidRPr="007D6790">
        <w:rPr>
          <w:rFonts w:ascii="Times New Roman" w:hAnsi="Times New Roman" w:cs="Times New Roman"/>
          <w:sz w:val="24"/>
        </w:rPr>
        <w:t xml:space="preserve">eople’s </w:t>
      </w:r>
      <w:r w:rsidR="00A16AC7">
        <w:rPr>
          <w:rFonts w:ascii="Times New Roman" w:hAnsi="Times New Roman" w:cs="Times New Roman"/>
          <w:sz w:val="24"/>
        </w:rPr>
        <w:t>awareness and preference are</w:t>
      </w:r>
      <w:r w:rsidR="00A16AC7" w:rsidRPr="007D6790">
        <w:rPr>
          <w:rFonts w:ascii="Times New Roman" w:hAnsi="Times New Roman" w:cs="Times New Roman"/>
          <w:sz w:val="24"/>
        </w:rPr>
        <w:t xml:space="preserve"> not correlated with</w:t>
      </w:r>
      <w:r w:rsidR="00A16AC7">
        <w:rPr>
          <w:rFonts w:ascii="Times New Roman" w:hAnsi="Times New Roman" w:cs="Times New Roman"/>
          <w:sz w:val="24"/>
        </w:rPr>
        <w:t xml:space="preserve"> how many of them can avoid</w:t>
      </w:r>
      <w:r w:rsidR="00A16AC7" w:rsidRPr="007D6790">
        <w:rPr>
          <w:rFonts w:ascii="Times New Roman" w:hAnsi="Times New Roman" w:cs="Times New Roman"/>
          <w:sz w:val="24"/>
        </w:rPr>
        <w:t>; their occupations</w:t>
      </w:r>
      <w:r w:rsidR="00A16AC7">
        <w:rPr>
          <w:rFonts w:ascii="Times New Roman" w:hAnsi="Times New Roman" w:cs="Times New Roman"/>
          <w:sz w:val="24"/>
        </w:rPr>
        <w:t>, race, and age</w:t>
      </w:r>
      <w:r w:rsidR="00A16AC7" w:rsidRPr="007D6790">
        <w:rPr>
          <w:rFonts w:ascii="Times New Roman" w:hAnsi="Times New Roman" w:cs="Times New Roman"/>
          <w:sz w:val="24"/>
        </w:rPr>
        <w:t xml:space="preserve"> do</w:t>
      </w:r>
      <w:r w:rsidR="00A16AC7">
        <w:rPr>
          <w:rFonts w:ascii="Times New Roman" w:hAnsi="Times New Roman" w:cs="Times New Roman"/>
          <w:sz w:val="24"/>
        </w:rPr>
        <w:t>. This also demonstrates that t</w:t>
      </w:r>
      <w:r w:rsidR="008157CF" w:rsidRPr="00A16AC7">
        <w:rPr>
          <w:rFonts w:ascii="Times New Roman" w:hAnsi="Times New Roman" w:cs="Times New Roman"/>
          <w:sz w:val="24"/>
        </w:rPr>
        <w:t xml:space="preserve">he </w:t>
      </w:r>
      <w:r w:rsidR="00DA29D5" w:rsidRPr="00A16AC7">
        <w:rPr>
          <w:rFonts w:ascii="Times New Roman" w:hAnsi="Times New Roman" w:cs="Times New Roman"/>
          <w:sz w:val="24"/>
        </w:rPr>
        <w:t xml:space="preserve">relevance </w:t>
      </w:r>
      <w:r w:rsidR="008157CF" w:rsidRPr="00A16AC7">
        <w:rPr>
          <w:rFonts w:ascii="Times New Roman" w:hAnsi="Times New Roman" w:cs="Times New Roman"/>
          <w:sz w:val="24"/>
        </w:rPr>
        <w:t xml:space="preserve">of awareness only applies to the </w:t>
      </w:r>
      <w:r w:rsidR="00DA29D5" w:rsidRPr="00A16AC7">
        <w:rPr>
          <w:rFonts w:ascii="Times New Roman" w:hAnsi="Times New Roman" w:cs="Times New Roman"/>
          <w:sz w:val="24"/>
        </w:rPr>
        <w:t>non-physical employed passengers</w:t>
      </w:r>
      <w:r w:rsidR="00A16AC7">
        <w:rPr>
          <w:rFonts w:ascii="Times New Roman" w:hAnsi="Times New Roman" w:cs="Times New Roman"/>
          <w:sz w:val="24"/>
        </w:rPr>
        <w:t xml:space="preserve"> and their reaction speed</w:t>
      </w:r>
      <w:r w:rsidR="00DA29D5" w:rsidRPr="00A16AC7">
        <w:rPr>
          <w:rFonts w:ascii="Times New Roman" w:hAnsi="Times New Roman" w:cs="Times New Roman"/>
          <w:sz w:val="24"/>
        </w:rPr>
        <w:t xml:space="preserve">, instead of </w:t>
      </w:r>
      <w:r w:rsidR="00A16AC7">
        <w:rPr>
          <w:rFonts w:ascii="Times New Roman" w:hAnsi="Times New Roman" w:cs="Times New Roman"/>
          <w:sz w:val="24"/>
        </w:rPr>
        <w:t xml:space="preserve">the </w:t>
      </w:r>
      <w:r w:rsidR="00DA29D5" w:rsidRPr="00A16AC7">
        <w:rPr>
          <w:rFonts w:ascii="Times New Roman" w:hAnsi="Times New Roman" w:cs="Times New Roman"/>
          <w:sz w:val="24"/>
        </w:rPr>
        <w:t>essential passengers</w:t>
      </w:r>
      <w:r w:rsidR="00795832">
        <w:rPr>
          <w:rFonts w:ascii="Times New Roman" w:hAnsi="Times New Roman" w:cs="Times New Roman"/>
          <w:sz w:val="24"/>
        </w:rPr>
        <w:t xml:space="preserve"> and the ability</w:t>
      </w:r>
      <w:r w:rsidR="00DA29D5" w:rsidRPr="00A16AC7">
        <w:rPr>
          <w:rFonts w:ascii="Times New Roman" w:hAnsi="Times New Roman" w:cs="Times New Roman"/>
          <w:sz w:val="24"/>
        </w:rPr>
        <w:t>.</w:t>
      </w:r>
      <w:r w:rsidR="00DA29D5">
        <w:rPr>
          <w:rFonts w:ascii="Times New Roman" w:hAnsi="Times New Roman" w:cs="Times New Roman"/>
          <w:sz w:val="24"/>
        </w:rPr>
        <w:t xml:space="preserve"> </w:t>
      </w:r>
    </w:p>
    <w:p w14:paraId="67B1E5B4" w14:textId="31798A40" w:rsidR="00B66461" w:rsidRDefault="00E92863" w:rsidP="00B66461">
      <w:pPr>
        <w:ind w:firstLine="720"/>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active essential passengers’ commuting routine during the pandemic is significantly different from the normal routine.</w:t>
      </w:r>
      <w:r w:rsidR="00EA7678">
        <w:rPr>
          <w:rFonts w:ascii="Times New Roman" w:hAnsi="Times New Roman" w:cs="Times New Roman"/>
          <w:sz w:val="24"/>
        </w:rPr>
        <w:t xml:space="preserve"> We used ordinary Procrustes analysis to measure these differences between hourly curves in two dimensions: the impact on the hourly curves’ shape, measured by Procrustes distance, and the average decrease amount, measured by stretch factor. </w:t>
      </w:r>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 xml:space="preserve">: information </w:t>
      </w:r>
      <w:r w:rsidRPr="002F7278">
        <w:rPr>
          <w:rFonts w:ascii="Times New Roman" w:hAnsi="Times New Roman" w:cs="Times New Roman"/>
          <w:sz w:val="24"/>
        </w:rPr>
        <w:lastRenderedPageBreak/>
        <w:t xml:space="preserve">industries dominating areas and university cities shows significantly larger change during the pandemic. The impact on hourly curves’ shape was increasing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 xml:space="preserve">less different. Weekdays are more like weekends becaus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in some places like New York because the cessation of unessential businesses </w:t>
      </w:r>
      <w:r w:rsidR="00B66461">
        <w:rPr>
          <w:rFonts w:ascii="Times New Roman" w:hAnsi="Times New Roman" w:cs="Times New Roman"/>
          <w:sz w:val="24"/>
        </w:rPr>
        <w:t>made the weekends trips become commuting-dominating.</w:t>
      </w:r>
    </w:p>
    <w:p w14:paraId="73D28F5B" w14:textId="11F0FCFF" w:rsidR="00E65F53" w:rsidRDefault="009B0DC1" w:rsidP="00A215E5">
      <w:pPr>
        <w:ind w:firstLine="720"/>
        <w:rPr>
          <w:rFonts w:ascii="Times New Roman" w:hAnsi="Times New Roman" w:cs="Times New Roman"/>
          <w:sz w:val="24"/>
        </w:rPr>
      </w:pPr>
      <w:r>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shifted in two directions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later for 1 hour in average. </w:t>
      </w:r>
      <w:r w:rsidR="009229E8">
        <w:rPr>
          <w:rFonts w:ascii="Times New Roman" w:hAnsi="Times New Roman" w:cs="Times New Roman"/>
          <w:sz w:val="24"/>
        </w:rPr>
        <w:t xml:space="preserve"> </w:t>
      </w:r>
      <w:r w:rsidR="00E31FC6">
        <w:rPr>
          <w:rFonts w:ascii="Times New Roman" w:hAnsi="Times New Roman" w:cs="Times New Roman"/>
          <w:sz w:val="24"/>
        </w:rPr>
        <w:t xml:space="preserve">The </w:t>
      </w:r>
      <w:r w:rsidR="0094366E">
        <w:rPr>
          <w:rFonts w:ascii="Times New Roman" w:hAnsi="Times New Roman" w:cs="Times New Roman"/>
          <w:sz w:val="24"/>
        </w:rPr>
        <w:t>interval between two rush hours</w:t>
      </w:r>
      <w:r w:rsidR="00E31FC6">
        <w:rPr>
          <w:rFonts w:ascii="Times New Roman" w:hAnsi="Times New Roman" w:cs="Times New Roman"/>
          <w:sz w:val="24"/>
        </w:rPr>
        <w:t xml:space="preserve"> </w:t>
      </w:r>
      <w:r w:rsidR="0094366E">
        <w:rPr>
          <w:rFonts w:ascii="Times New Roman" w:hAnsi="Times New Roman" w:cs="Times New Roman"/>
          <w:sz w:val="24"/>
        </w:rPr>
        <w:t xml:space="preserve">generally </w:t>
      </w:r>
      <w:r w:rsidR="00E31FC6">
        <w:rPr>
          <w:rFonts w:ascii="Times New Roman" w:hAnsi="Times New Roman" w:cs="Times New Roman"/>
          <w:sz w:val="24"/>
        </w:rPr>
        <w:t>beca</w:t>
      </w:r>
      <w:r w:rsidR="004C209E">
        <w:rPr>
          <w:rFonts w:ascii="Times New Roman" w:hAnsi="Times New Roman" w:cs="Times New Roman"/>
          <w:sz w:val="24"/>
        </w:rPr>
        <w:t>me shorter, which could indicate the significant recession of the economy activities during the pandemic.</w:t>
      </w:r>
      <w:r w:rsidR="0094366E">
        <w:rPr>
          <w:rFonts w:ascii="Times New Roman" w:hAnsi="Times New Roman" w:cs="Times New Roman"/>
          <w:sz w:val="24"/>
        </w:rPr>
        <w:t xml:space="preserve"> However, in cities like the epicenter of New York, the interval between two rush hours became longer, which can be because of prolonged working hours of medical workers and essential workers.</w:t>
      </w:r>
    </w:p>
    <w:p w14:paraId="6526852C" w14:textId="0D9EB109" w:rsidR="004859BE" w:rsidRDefault="004859BE" w:rsidP="00A215E5">
      <w:pPr>
        <w:ind w:firstLine="720"/>
        <w:rPr>
          <w:rFonts w:ascii="Times New Roman" w:hAnsi="Times New Roman" w:cs="Times New Roman"/>
          <w:sz w:val="24"/>
        </w:rPr>
      </w:pPr>
    </w:p>
    <w:p w14:paraId="15515B72" w14:textId="40963C61" w:rsidR="0094366E" w:rsidRDefault="0094366E" w:rsidP="0094366E">
      <w:pPr>
        <w:rPr>
          <w:rFonts w:ascii="Times New Roman" w:hAnsi="Times New Roman" w:cs="Times New Roman"/>
          <w:sz w:val="24"/>
        </w:rPr>
      </w:pPr>
    </w:p>
    <w:p w14:paraId="5E9730CD" w14:textId="65F9D3C1" w:rsidR="0094366E" w:rsidRDefault="0094366E" w:rsidP="0094366E">
      <w:pPr>
        <w:pStyle w:val="ListParagraph"/>
        <w:numPr>
          <w:ilvl w:val="0"/>
          <w:numId w:val="2"/>
        </w:numPr>
        <w:rPr>
          <w:rFonts w:ascii="Times New Roman" w:hAnsi="Times New Roman" w:cs="Times New Roman"/>
          <w:sz w:val="24"/>
        </w:rPr>
      </w:pPr>
      <w:r>
        <w:rPr>
          <w:rFonts w:ascii="Times New Roman" w:hAnsi="Times New Roman" w:cs="Times New Roman"/>
          <w:sz w:val="24"/>
        </w:rPr>
        <w:t>Limitation</w:t>
      </w:r>
      <w:r w:rsidR="001E6D06">
        <w:rPr>
          <w:rFonts w:ascii="Times New Roman" w:hAnsi="Times New Roman" w:cs="Times New Roman"/>
          <w:sz w:val="24"/>
        </w:rPr>
        <w:t>s and future directions</w:t>
      </w:r>
    </w:p>
    <w:p w14:paraId="2F7D678E" w14:textId="18A19335" w:rsidR="0094366E" w:rsidRPr="0094366E" w:rsidRDefault="0094366E" w:rsidP="0094366E">
      <w:pPr>
        <w:rPr>
          <w:rFonts w:ascii="Times New Roman" w:hAnsi="Times New Roman" w:cs="Times New Roman"/>
          <w:sz w:val="24"/>
        </w:rPr>
      </w:pPr>
      <w:r w:rsidRPr="0094366E">
        <w:rPr>
          <w:rFonts w:ascii="Times New Roman" w:hAnsi="Times New Roman" w:cs="Times New Roman"/>
          <w:b/>
          <w:sz w:val="24"/>
        </w:rPr>
        <w:t>Representativeness of the transit demand data</w:t>
      </w:r>
      <w:r w:rsidR="001E6D06">
        <w:rPr>
          <w:rFonts w:ascii="Times New Roman" w:hAnsi="Times New Roman" w:cs="Times New Roman"/>
          <w:b/>
          <w:sz w:val="24"/>
        </w:rPr>
        <w:t xml:space="preserve"> for actual ridership</w:t>
      </w:r>
      <w:r w:rsidRPr="0094366E">
        <w:rPr>
          <w:rFonts w:ascii="Times New Roman" w:hAnsi="Times New Roman" w:cs="Times New Roman"/>
          <w:b/>
          <w:sz w:val="24"/>
        </w:rPr>
        <w:t xml:space="preserve">.  </w:t>
      </w:r>
      <w:r>
        <w:rPr>
          <w:rFonts w:ascii="Times New Roman" w:hAnsi="Times New Roman" w:cs="Times New Roman"/>
          <w:sz w:val="24"/>
        </w:rPr>
        <w:t xml:space="preserve">Although we provided a bias test between some official ridership data and the transit demand data and the results show </w:t>
      </w:r>
      <w:r w:rsidR="004859BE">
        <w:rPr>
          <w:rFonts w:ascii="Times New Roman" w:hAnsi="Times New Roman" w:cs="Times New Roman"/>
          <w:sz w:val="24"/>
        </w:rPr>
        <w:t xml:space="preserve">highly relevance, correlation, and </w:t>
      </w:r>
      <w:r>
        <w:rPr>
          <w:rFonts w:ascii="Times New Roman" w:hAnsi="Times New Roman" w:cs="Times New Roman"/>
          <w:sz w:val="24"/>
        </w:rPr>
        <w:t>the unbiasedness of the dataset, we still cannot argue that transit demand measures are exactly the same as the official ridership data for each day and each system.</w:t>
      </w:r>
      <w:r w:rsidR="001E6D06">
        <w:rPr>
          <w:rFonts w:ascii="Times New Roman" w:hAnsi="Times New Roman" w:cs="Times New Roman"/>
          <w:sz w:val="24"/>
        </w:rPr>
        <w:t xml:space="preserve"> </w:t>
      </w:r>
      <w:r w:rsidR="00423649">
        <w:rPr>
          <w:rFonts w:ascii="Times New Roman" w:hAnsi="Times New Roman" w:cs="Times New Roman"/>
          <w:sz w:val="24"/>
        </w:rPr>
        <w:t>In the future, i</w:t>
      </w:r>
      <w:r w:rsidR="001E6D06">
        <w:rPr>
          <w:rFonts w:ascii="Times New Roman" w:hAnsi="Times New Roman" w:cs="Times New Roman"/>
          <w:sz w:val="24"/>
        </w:rPr>
        <w:t xml:space="preserve">t would be </w:t>
      </w:r>
      <w:r w:rsidR="00423649">
        <w:rPr>
          <w:rFonts w:ascii="Times New Roman" w:hAnsi="Times New Roman" w:cs="Times New Roman"/>
          <w:sz w:val="24"/>
        </w:rPr>
        <w:t xml:space="preserve">better </w:t>
      </w:r>
      <w:r w:rsidR="001E6D06">
        <w:rPr>
          <w:rFonts w:ascii="Times New Roman" w:hAnsi="Times New Roman" w:cs="Times New Roman"/>
          <w:sz w:val="24"/>
        </w:rPr>
        <w:t>to use the official ridership data</w:t>
      </w:r>
      <w:r w:rsidR="001E6D06" w:rsidRPr="001E6D06">
        <w:rPr>
          <w:rFonts w:ascii="Times New Roman" w:hAnsi="Times New Roman" w:cs="Times New Roman"/>
          <w:sz w:val="24"/>
        </w:rPr>
        <w:t xml:space="preserve"> </w:t>
      </w:r>
      <w:r w:rsidR="001E6D06">
        <w:rPr>
          <w:rFonts w:ascii="Times New Roman" w:hAnsi="Times New Roman" w:cs="Times New Roman"/>
          <w:sz w:val="24"/>
        </w:rPr>
        <w:t>t</w:t>
      </w:r>
      <w:r w:rsidR="001E6D06">
        <w:rPr>
          <w:rFonts w:ascii="Times New Roman" w:hAnsi="Times New Roman" w:cs="Times New Roman"/>
          <w:sz w:val="24"/>
        </w:rPr>
        <w:t>o measure the exact impact on the ridership</w:t>
      </w:r>
      <w:r w:rsidR="001E6D06">
        <w:rPr>
          <w:rFonts w:ascii="Times New Roman" w:hAnsi="Times New Roman" w:cs="Times New Roman"/>
          <w:sz w:val="24"/>
        </w:rPr>
        <w:t>.</w:t>
      </w:r>
    </w:p>
    <w:p w14:paraId="06F32EAA" w14:textId="401D4EBC" w:rsidR="00152537" w:rsidRDefault="00152537" w:rsidP="00152537">
      <w:pPr>
        <w:rPr>
          <w:rFonts w:ascii="Times New Roman" w:hAnsi="Times New Roman" w:cs="Times New Roman"/>
          <w:sz w:val="24"/>
        </w:rPr>
      </w:pPr>
    </w:p>
    <w:p w14:paraId="3F625FE2" w14:textId="6A5531EE" w:rsidR="001E6D06" w:rsidRDefault="00423649" w:rsidP="00152537">
      <w:pPr>
        <w:rPr>
          <w:rFonts w:ascii="Times New Roman" w:hAnsi="Times New Roman" w:cs="Times New Roman"/>
          <w:sz w:val="24"/>
        </w:rPr>
      </w:pPr>
      <w:r w:rsidRPr="00423649">
        <w:rPr>
          <w:rFonts w:ascii="Times New Roman" w:hAnsi="Times New Roman" w:cs="Times New Roman"/>
          <w:b/>
          <w:sz w:val="24"/>
        </w:rPr>
        <w:t>Missing hourly systems.</w:t>
      </w:r>
      <w:r>
        <w:rPr>
          <w:rFonts w:ascii="Times New Roman" w:hAnsi="Times New Roman" w:cs="Times New Roman"/>
          <w:sz w:val="24"/>
        </w:rPr>
        <w:t xml:space="preserve"> In the hourly data, there are several missing transit systems especially in the Deep South, such as Atlanta. </w:t>
      </w:r>
    </w:p>
    <w:p w14:paraId="12C04EA8" w14:textId="76964DBB" w:rsidR="00423649" w:rsidRDefault="00423649" w:rsidP="00152537">
      <w:pPr>
        <w:rPr>
          <w:rFonts w:ascii="Times New Roman" w:hAnsi="Times New Roman" w:cs="Times New Roman"/>
          <w:sz w:val="24"/>
        </w:rPr>
      </w:pPr>
    </w:p>
    <w:p w14:paraId="7F3102CE" w14:textId="65599688" w:rsidR="00423649" w:rsidRDefault="00423649" w:rsidP="00152537">
      <w:pPr>
        <w:rPr>
          <w:rFonts w:ascii="Times New Roman" w:hAnsi="Times New Roman" w:cs="Times New Roman"/>
          <w:sz w:val="24"/>
        </w:rPr>
      </w:pPr>
      <w:r w:rsidRPr="00423649">
        <w:rPr>
          <w:rFonts w:ascii="Times New Roman" w:hAnsi="Times New Roman" w:cs="Times New Roman"/>
          <w:b/>
          <w:sz w:val="24"/>
        </w:rPr>
        <w:t>The homogenizing of different cities.</w:t>
      </w:r>
      <w:r>
        <w:rPr>
          <w:rFonts w:ascii="Times New Roman" w:hAnsi="Times New Roman" w:cs="Times New Roman"/>
          <w:sz w:val="24"/>
        </w:rPr>
        <w:t xml:space="preserve">  The minimum resolution of the data is each system and its corresponding county-equivalent. </w:t>
      </w:r>
      <w:r w:rsidR="004859BE">
        <w:rPr>
          <w:rFonts w:ascii="Times New Roman" w:hAnsi="Times New Roman" w:cs="Times New Roman"/>
          <w:sz w:val="24"/>
        </w:rPr>
        <w:t xml:space="preserve">This can be too vague for system-level analysis. </w:t>
      </w:r>
      <w:r>
        <w:rPr>
          <w:rFonts w:ascii="Times New Roman" w:hAnsi="Times New Roman" w:cs="Times New Roman"/>
          <w:sz w:val="24"/>
        </w:rPr>
        <w:t xml:space="preserve">To see more about how the pandemic impacted the local transit system, future studies could use surveys, local transit ridership data, and surveillance data with higher resolutions to detect more detailed patterns. </w:t>
      </w:r>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DE43AEC" w:rsidR="001D4745" w:rsidRDefault="001D4745" w:rsidP="001D4745">
      <w:pPr>
        <w:rPr>
          <w:rFonts w:ascii="Times New Roman" w:hAnsi="Times New Roman" w:cs="Times New Roman"/>
          <w:sz w:val="24"/>
        </w:rPr>
      </w:pPr>
      <w:r>
        <w:rPr>
          <w:rFonts w:ascii="Times New Roman" w:hAnsi="Times New Roman" w:cs="Times New Roman"/>
          <w:sz w:val="24"/>
        </w:rPr>
        <w:t>Reference:</w:t>
      </w:r>
    </w:p>
    <w:p w14:paraId="625E84BB" w14:textId="4B11CF48" w:rsidR="00FE1C3C" w:rsidRPr="00FE1C3C" w:rsidRDefault="001D4745"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lastRenderedPageBreak/>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1C3C" w:rsidRPr="00FE1C3C">
        <w:rPr>
          <w:rFonts w:ascii="Times New Roman" w:hAnsi="Times New Roman" w:cs="Times New Roman"/>
          <w:noProof/>
          <w:sz w:val="24"/>
          <w:szCs w:val="24"/>
        </w:rPr>
        <w:t xml:space="preserve">1. </w:t>
      </w:r>
      <w:r w:rsidR="00FE1C3C" w:rsidRPr="00FE1C3C">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5F16F68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 </w:t>
      </w:r>
      <w:r w:rsidRPr="00FE1C3C">
        <w:rPr>
          <w:rFonts w:ascii="Times New Roman" w:hAnsi="Times New Roman" w:cs="Times New Roman"/>
          <w:noProof/>
          <w:sz w:val="24"/>
          <w:szCs w:val="24"/>
        </w:rPr>
        <w:tab/>
        <w:t>Yellin J. North Americans Turning Away From Public Transit As Direct Result Of COVID-19 [Internet]. 2020 [cited 2020 Feb 4]. Available from: https://www.northstarhub.com/posts/north-americans-turning-away-from-public-transit-as-direct-result-of-covid-19</w:t>
      </w:r>
    </w:p>
    <w:p w14:paraId="0EFCE89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 </w:t>
      </w:r>
      <w:r w:rsidRPr="00FE1C3C">
        <w:rPr>
          <w:rFonts w:ascii="Times New Roman" w:hAnsi="Times New Roman" w:cs="Times New Roman"/>
          <w:noProof/>
          <w:sz w:val="24"/>
          <w:szCs w:val="24"/>
        </w:rPr>
        <w:tab/>
        <w:t>WMATA. Metro and Covid-19: Steps we’ve taken [Internet]. 2020 [cited 2020 Apr 2]. Available from: https://www.wmata.com/service/status/details/COVID-19.cfm</w:t>
      </w:r>
    </w:p>
    <w:p w14:paraId="1773EE9B"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4. </w:t>
      </w:r>
      <w:r w:rsidRPr="00FE1C3C">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55956C8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5. </w:t>
      </w:r>
      <w:r w:rsidRPr="00FE1C3C">
        <w:rPr>
          <w:rFonts w:ascii="Times New Roman" w:hAnsi="Times New Roman" w:cs="Times New Roman"/>
          <w:noProof/>
          <w:sz w:val="24"/>
          <w:szCs w:val="24"/>
        </w:rPr>
        <w:tab/>
        <w:t xml:space="preserve">Wang K-Y. How change of public transportation usage reveals fear of the SARS virus in a city. PLoS One. 2014;9(3). </w:t>
      </w:r>
    </w:p>
    <w:p w14:paraId="6072388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6. </w:t>
      </w:r>
      <w:r w:rsidRPr="00FE1C3C">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18F0AFE7"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7. </w:t>
      </w:r>
      <w:r w:rsidRPr="00FE1C3C">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6498DE3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8. </w:t>
      </w:r>
      <w:r w:rsidRPr="00FE1C3C">
        <w:rPr>
          <w:rFonts w:ascii="Times New Roman" w:hAnsi="Times New Roman" w:cs="Times New Roman"/>
          <w:noProof/>
          <w:sz w:val="24"/>
          <w:szCs w:val="24"/>
        </w:rPr>
        <w:tab/>
        <w:t>Transit app. How coronavirus is disrupting public transit [Internet]. 2020. Available from: https://transitapp.com/coronavirus#monitor</w:t>
      </w:r>
    </w:p>
    <w:p w14:paraId="579312F8"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9. </w:t>
      </w:r>
      <w:r w:rsidRPr="00FE1C3C">
        <w:rPr>
          <w:rFonts w:ascii="Times New Roman" w:hAnsi="Times New Roman" w:cs="Times New Roman"/>
          <w:noProof/>
          <w:sz w:val="24"/>
          <w:szCs w:val="24"/>
        </w:rPr>
        <w:tab/>
        <w:t>Biocomplexity Institute U of V. COVID-19 Surveillance Dashboard [Internet]. 2020. Available from: https://nssac.bii.virginia.edu/covid-19/dashboard/</w:t>
      </w:r>
    </w:p>
    <w:p w14:paraId="404B862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0. </w:t>
      </w:r>
      <w:r w:rsidRPr="00FE1C3C">
        <w:rPr>
          <w:rFonts w:ascii="Times New Roman" w:hAnsi="Times New Roman" w:cs="Times New Roman"/>
          <w:noProof/>
          <w:sz w:val="24"/>
          <w:szCs w:val="24"/>
        </w:rPr>
        <w:tab/>
        <w:t>JHU CSSE. 2019 Novel Coronavirus COVID-19 (2019-nCoV) Data Repository by Johns Hopkins CSSE [Internet]. 2020. Available from: https://github.com/CSSEGISandData/COVID-19/</w:t>
      </w:r>
    </w:p>
    <w:p w14:paraId="2C65E8F3"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1. </w:t>
      </w:r>
      <w:r w:rsidRPr="00FE1C3C">
        <w:rPr>
          <w:rFonts w:ascii="Times New Roman" w:hAnsi="Times New Roman" w:cs="Times New Roman"/>
          <w:noProof/>
          <w:sz w:val="24"/>
          <w:szCs w:val="24"/>
        </w:rPr>
        <w:tab/>
        <w:t>USAFacts. Coronavirus Locations: COVID-19 Map by County and State [Internet]. 2020. Available from: https://usafacts.org/visualizations/coronavirus-covid-19-spread-map/</w:t>
      </w:r>
    </w:p>
    <w:p w14:paraId="5CA66BE5"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2. </w:t>
      </w:r>
      <w:r w:rsidRPr="00FE1C3C">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7786242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3. </w:t>
      </w:r>
      <w:r w:rsidRPr="00FE1C3C">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7026D971"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4. </w:t>
      </w:r>
      <w:r w:rsidRPr="00FE1C3C">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1D70B113"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lastRenderedPageBreak/>
        <w:t xml:space="preserve">15. </w:t>
      </w:r>
      <w:r w:rsidRPr="00FE1C3C">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0745E47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6. </w:t>
      </w:r>
      <w:r w:rsidRPr="00FE1C3C">
        <w:rPr>
          <w:rFonts w:ascii="Times New Roman" w:hAnsi="Times New Roman" w:cs="Times New Roman"/>
          <w:noProof/>
          <w:sz w:val="24"/>
          <w:szCs w:val="24"/>
        </w:rPr>
        <w:tab/>
        <w:t xml:space="preserve">Iseki H, Taylor BD. The demographics of public transit subsidies: a case study of Los Angeles. 2010; </w:t>
      </w:r>
    </w:p>
    <w:p w14:paraId="1F5A9CC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7. </w:t>
      </w:r>
      <w:r w:rsidRPr="00FE1C3C">
        <w:rPr>
          <w:rFonts w:ascii="Times New Roman" w:hAnsi="Times New Roman" w:cs="Times New Roman"/>
          <w:noProof/>
          <w:sz w:val="24"/>
          <w:szCs w:val="24"/>
        </w:rPr>
        <w:tab/>
        <w:t>Centers for Disease Control and Prevention. Coronavirus 2019 (COVID-19) Surveillance [Internet]. 2020. Available from: https://www.cdc.gov/nchs/nvss/vsrr/covid19/index.htm</w:t>
      </w:r>
    </w:p>
    <w:p w14:paraId="723D0ED9"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8. </w:t>
      </w:r>
      <w:r w:rsidRPr="00FE1C3C">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2B6FA081"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19. </w:t>
      </w:r>
      <w:r w:rsidRPr="00FE1C3C">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746D507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0. </w:t>
      </w:r>
      <w:r w:rsidRPr="00FE1C3C">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20B61DF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1. </w:t>
      </w:r>
      <w:r w:rsidRPr="00FE1C3C">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05A829BB"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2. </w:t>
      </w:r>
      <w:r w:rsidRPr="00FE1C3C">
        <w:rPr>
          <w:rFonts w:ascii="Times New Roman" w:hAnsi="Times New Roman" w:cs="Times New Roman"/>
          <w:noProof/>
          <w:sz w:val="24"/>
          <w:szCs w:val="24"/>
        </w:rPr>
        <w:tab/>
        <w:t>Spatial.ai. COVID-19 Social Media Counts &amp; Sentiment [Internet]. 2020 [cited 2020 Apr 21]. Available from: https://www.arcgis.com/home/item.html?id=feb6280d42de4e91b47cf37344a91eae#overview</w:t>
      </w:r>
    </w:p>
    <w:p w14:paraId="1F55A9B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3. </w:t>
      </w:r>
      <w:r w:rsidRPr="00FE1C3C">
        <w:rPr>
          <w:rFonts w:ascii="Times New Roman" w:hAnsi="Times New Roman" w:cs="Times New Roman"/>
          <w:noProof/>
          <w:sz w:val="24"/>
          <w:szCs w:val="24"/>
        </w:rPr>
        <w:tab/>
        <w:t>Transit app. Who’s left riding public transit? Hint: it’s not white people. [Internet]. 2020. Available from: https://medium.com/transit-app/whos-left-riding-public-transit-hint-it-s-not-white-people-d43695b3974a</w:t>
      </w:r>
    </w:p>
    <w:p w14:paraId="345D004A"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4. </w:t>
      </w:r>
      <w:r w:rsidRPr="00FE1C3C">
        <w:rPr>
          <w:rFonts w:ascii="Times New Roman" w:hAnsi="Times New Roman" w:cs="Times New Roman"/>
          <w:noProof/>
          <w:sz w:val="24"/>
          <w:szCs w:val="24"/>
        </w:rPr>
        <w:tab/>
        <w:t>Transit app. Who’s Onboard? Surveying Transit Riders During the Coronavirus Pandemic [Internet]. 2020. Available from: https://www.youtube.com/watch?v=qkT9XQtd1o4</w:t>
      </w:r>
    </w:p>
    <w:p w14:paraId="6EE0E7CE"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5. </w:t>
      </w:r>
      <w:r w:rsidRPr="00FE1C3C">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4529AA45"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6. </w:t>
      </w:r>
      <w:r w:rsidRPr="00FE1C3C">
        <w:rPr>
          <w:rFonts w:ascii="Times New Roman" w:hAnsi="Times New Roman" w:cs="Times New Roman"/>
          <w:noProof/>
          <w:sz w:val="24"/>
          <w:szCs w:val="24"/>
        </w:rPr>
        <w:tab/>
        <w:t xml:space="preserve">Cheng H-Y, Jian S-W, Liu D-P, Ng T-C, Huang W-T, Lin H-H. High transmissibility of COVID-19 near symptom onset. medRxiv. 2020; </w:t>
      </w:r>
    </w:p>
    <w:p w14:paraId="6A75EA3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7. </w:t>
      </w:r>
      <w:r w:rsidRPr="00FE1C3C">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48A70EF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8. </w:t>
      </w:r>
      <w:r w:rsidRPr="00FE1C3C">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4BF591B6"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29. </w:t>
      </w:r>
      <w:r w:rsidRPr="00FE1C3C">
        <w:rPr>
          <w:rFonts w:ascii="Times New Roman" w:hAnsi="Times New Roman" w:cs="Times New Roman"/>
          <w:noProof/>
          <w:sz w:val="24"/>
          <w:szCs w:val="24"/>
        </w:rPr>
        <w:tab/>
        <w:t xml:space="preserve">Achenbach J, Mettler K, Sun LH, Guarino B. Coronavirus may have spread undetected for weeks in Washington state, which reported first two deaths in U.S. [Internet]. Washington </w:t>
      </w:r>
      <w:r w:rsidRPr="00FE1C3C">
        <w:rPr>
          <w:rFonts w:ascii="Times New Roman" w:hAnsi="Times New Roman" w:cs="Times New Roman"/>
          <w:noProof/>
          <w:sz w:val="24"/>
          <w:szCs w:val="24"/>
        </w:rPr>
        <w:lastRenderedPageBreak/>
        <w:t>Post. 2020 [cited 2020 Mar 4]. Available from: https://www.washingtonpost.com/health/coronavirus-may-have-spread-undetected-for-weeks-in-washington-state/2020/03/01/0f292336-5bcc-11ea-9055-5fa12981bbbf_story.html</w:t>
      </w:r>
    </w:p>
    <w:p w14:paraId="26E3E29D"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0. </w:t>
      </w:r>
      <w:r w:rsidRPr="00FE1C3C">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0F795F4E"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1. </w:t>
      </w:r>
      <w:r w:rsidRPr="00FE1C3C">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1):59–66. </w:t>
      </w:r>
    </w:p>
    <w:p w14:paraId="3E49E4A4"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2. </w:t>
      </w:r>
      <w:r w:rsidRPr="00FE1C3C">
        <w:rPr>
          <w:rFonts w:ascii="Times New Roman" w:hAnsi="Times New Roman" w:cs="Times New Roman"/>
          <w:noProof/>
          <w:sz w:val="24"/>
          <w:szCs w:val="24"/>
        </w:rPr>
        <w:tab/>
        <w:t>U.S. Bureau of Labor Statistics. Labor force characteristics by race and ethnicity, 2018 [Internet]. 2018. Available from: https://www.bls.gov/opub/reports/race-and-ethnicity/2018/home.htm</w:t>
      </w:r>
    </w:p>
    <w:p w14:paraId="33D52EFC"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3. </w:t>
      </w:r>
      <w:r w:rsidRPr="00FE1C3C">
        <w:rPr>
          <w:rFonts w:ascii="Times New Roman" w:hAnsi="Times New Roman" w:cs="Times New Roman"/>
          <w:noProof/>
          <w:sz w:val="24"/>
          <w:szCs w:val="24"/>
        </w:rPr>
        <w:tab/>
        <w:t>McLauphlin EC. CDC official warns Americans it’s not a question of if coronavirus will spread, but when [Internet]. 2020 [cited 2020 Feb 4]. Available from: https://www.cnn.com/2020/02/25/health/coronavirus-us-american-cases/index.html</w:t>
      </w:r>
    </w:p>
    <w:p w14:paraId="1478575C"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4. </w:t>
      </w:r>
      <w:r w:rsidRPr="00FE1C3C">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67BC27C8"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szCs w:val="24"/>
        </w:rPr>
      </w:pPr>
      <w:r w:rsidRPr="00FE1C3C">
        <w:rPr>
          <w:rFonts w:ascii="Times New Roman" w:hAnsi="Times New Roman" w:cs="Times New Roman"/>
          <w:noProof/>
          <w:sz w:val="24"/>
          <w:szCs w:val="24"/>
        </w:rPr>
        <w:t xml:space="preserve">35. </w:t>
      </w:r>
      <w:r w:rsidRPr="00FE1C3C">
        <w:rPr>
          <w:rFonts w:ascii="Times New Roman" w:hAnsi="Times New Roman" w:cs="Times New Roman"/>
          <w:noProof/>
          <w:sz w:val="24"/>
          <w:szCs w:val="24"/>
        </w:rPr>
        <w:tab/>
        <w:t>Evans E. City, county leaders declare local state of disaster due to coronavirus concerns [Internet]. 2020 [cited 2020 Apr 4]. Available from: https://www.fox7austin.com/news/city-county-leaders-declare-local-state-of-disaster-due-to-coronavirus-concerns</w:t>
      </w:r>
    </w:p>
    <w:p w14:paraId="384F08CF" w14:textId="77777777" w:rsidR="00FE1C3C" w:rsidRPr="00FE1C3C" w:rsidRDefault="00FE1C3C" w:rsidP="00FE1C3C">
      <w:pPr>
        <w:widowControl w:val="0"/>
        <w:autoSpaceDE w:val="0"/>
        <w:autoSpaceDN w:val="0"/>
        <w:adjustRightInd w:val="0"/>
        <w:spacing w:line="240" w:lineRule="auto"/>
        <w:ind w:left="640" w:hanging="640"/>
        <w:rPr>
          <w:rFonts w:ascii="Times New Roman" w:hAnsi="Times New Roman" w:cs="Times New Roman"/>
          <w:noProof/>
          <w:sz w:val="24"/>
        </w:rPr>
      </w:pPr>
      <w:r w:rsidRPr="00FE1C3C">
        <w:rPr>
          <w:rFonts w:ascii="Times New Roman" w:hAnsi="Times New Roman" w:cs="Times New Roman"/>
          <w:noProof/>
          <w:sz w:val="24"/>
          <w:szCs w:val="24"/>
        </w:rPr>
        <w:t xml:space="preserve">36. </w:t>
      </w:r>
      <w:r w:rsidRPr="00FE1C3C">
        <w:rPr>
          <w:rFonts w:ascii="Times New Roman" w:hAnsi="Times New Roman" w:cs="Times New Roman"/>
          <w:noProof/>
          <w:sz w:val="24"/>
          <w:szCs w:val="24"/>
        </w:rPr>
        <w:tab/>
        <w:t>Noguchi Y. Trauma On The Pandemic’s Front Line Leaves Health Workers Reeling [Internet]. 2020 [cited 2020 May 16]. Available from: https://www.npr.org/sections/health-shots/2020/04/23/840986735/trauma-on-the-pandemics-front-line-leaves-health-workers-reeling</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5-12T16:31:00Z" w:initials="LL">
    <w:p w14:paraId="603F7D4E" w14:textId="77777777" w:rsidR="00CF1CFC" w:rsidRDefault="00CF1CFC" w:rsidP="00A47815">
      <w:pPr>
        <w:pStyle w:val="CommentText"/>
      </w:pPr>
      <w:r>
        <w:rPr>
          <w:rStyle w:val="CommentReference"/>
        </w:rPr>
        <w:annotationRef/>
      </w:r>
      <w:r>
        <w:t>Need new name</w:t>
      </w:r>
    </w:p>
  </w:comment>
  <w:comment w:id="4" w:author="Liu, Luyu" w:date="2020-05-12T16:29:00Z" w:initials="LL">
    <w:p w14:paraId="186D9DDF" w14:textId="5E2F0F2A" w:rsidR="00CF1CFC" w:rsidRDefault="00CF1CFC">
      <w:pPr>
        <w:pStyle w:val="CommentText"/>
        <w:rPr>
          <w:rFonts w:ascii="Times New Roman" w:hAnsi="Times New Roman" w:cs="Times New Roman"/>
          <w:sz w:val="24"/>
        </w:rPr>
      </w:pPr>
      <w:r>
        <w:rPr>
          <w:rStyle w:val="CommentReference"/>
        </w:rPr>
        <w:annotationRef/>
      </w:r>
      <w:r>
        <w:rPr>
          <w:rFonts w:ascii="Times New Roman" w:hAnsi="Times New Roman" w:cs="Times New Roman"/>
          <w:sz w:val="24"/>
        </w:rPr>
        <w:t>Supposing a city’s routine mobility is a house and the pandemic is a fire accident, the rate of the pandemic arriving at different cities can be different, just like different houses are burning at a different speed. The divergent point measures when the first few people began to run for their lives, while the convergent point measures when the last few people who are capable of running managed to run for their lives. Therefore, comparing how timely the people began/finished the evacuation process and how fast the houses are burning down is very important; it measures the extent of possible exposure to the people via the transit system.</w:t>
      </w:r>
    </w:p>
    <w:p w14:paraId="339FC689" w14:textId="13904F9D" w:rsidR="00CF1CFC" w:rsidRDefault="00CF1CFC">
      <w:pPr>
        <w:pStyle w:val="CommentText"/>
        <w:rPr>
          <w:rFonts w:ascii="Times New Roman" w:hAnsi="Times New Roman" w:cs="Times New Roman"/>
          <w:sz w:val="24"/>
        </w:rPr>
      </w:pPr>
    </w:p>
    <w:p w14:paraId="224AE559" w14:textId="2E4D3A5C" w:rsidR="00CF1CFC" w:rsidRDefault="00CF1CFC">
      <w:pPr>
        <w:pStyle w:val="CommentText"/>
        <w:rPr>
          <w:rFonts w:ascii="Times New Roman" w:hAnsi="Times New Roman" w:cs="Times New Roman"/>
          <w:sz w:val="24"/>
        </w:rPr>
      </w:pPr>
    </w:p>
    <w:p w14:paraId="63C4A9A5" w14:textId="32EC4C19" w:rsidR="00CF1CFC" w:rsidRDefault="00CF1CFC">
      <w:pPr>
        <w:pStyle w:val="CommentText"/>
      </w:pPr>
      <w:r>
        <w:rPr>
          <w:rFonts w:ascii="Times New Roman" w:hAnsi="Times New Roman" w:cs="Times New Roman"/>
          <w:sz w:val="24"/>
        </w:rPr>
        <w:t>Really I want to add this to the paper in the discussion part.</w:t>
      </w:r>
    </w:p>
  </w:comment>
  <w:comment w:id="6" w:author="Liu, Luyu" w:date="2020-04-23T15:29:00Z" w:initials="LL">
    <w:p w14:paraId="5E9C474D" w14:textId="77777777" w:rsidR="00CF1CFC" w:rsidRDefault="00CF1CFC" w:rsidP="00516531">
      <w:pPr>
        <w:pStyle w:val="CommentText"/>
      </w:pPr>
      <w:r>
        <w:rPr>
          <w:rStyle w:val="CommentReference"/>
        </w:rPr>
        <w:annotationRef/>
      </w:r>
      <w:r>
        <w:t>I don’t know how to call this either.</w:t>
      </w:r>
    </w:p>
    <w:p w14:paraId="2C68315C" w14:textId="77777777" w:rsidR="00CF1CFC" w:rsidRDefault="00CF1CFC" w:rsidP="00516531">
      <w:pPr>
        <w:pStyle w:val="CommentText"/>
      </w:pPr>
    </w:p>
    <w:p w14:paraId="343A6ED7" w14:textId="77777777" w:rsidR="00CF1CFC" w:rsidRDefault="00CF1CFC" w:rsidP="00516531">
      <w:pPr>
        <w:pStyle w:val="CommentText"/>
      </w:pPr>
      <w:r>
        <w:t>Response delay? Distance?</w:t>
      </w:r>
    </w:p>
    <w:p w14:paraId="40BAEE78" w14:textId="77777777" w:rsidR="00CF1CFC" w:rsidRDefault="00CF1CFC" w:rsidP="00516531">
      <w:pPr>
        <w:pStyle w:val="CommentText"/>
      </w:pPr>
    </w:p>
    <w:p w14:paraId="5E5B4C8E" w14:textId="77777777" w:rsidR="00CF1CFC" w:rsidRDefault="00CF1CFC" w:rsidP="00516531">
      <w:pPr>
        <w:pStyle w:val="CommentText"/>
      </w:pPr>
      <w:r>
        <w:t>We also need to distinguish between divergent point version and convergent version.</w:t>
      </w:r>
    </w:p>
  </w:comment>
  <w:comment w:id="7" w:author="Liu, Luyu" w:date="2020-05-12T17:58:00Z" w:initials="LL">
    <w:p w14:paraId="579681A3" w14:textId="559F37EE" w:rsidR="00CF1CFC" w:rsidRDefault="00CF1CFC">
      <w:pPr>
        <w:pStyle w:val="CommentText"/>
      </w:pPr>
      <w:r>
        <w:rPr>
          <w:rStyle w:val="CommentReference"/>
        </w:rPr>
        <w:annotationRef/>
      </w:r>
      <w:r>
        <w:t xml:space="preserve">May need a section </w:t>
      </w:r>
      <w:r>
        <w:rPr>
          <w:rFonts w:hint="eastAsia"/>
        </w:rPr>
        <w:t>name</w:t>
      </w:r>
    </w:p>
  </w:comment>
  <w:comment w:id="8" w:author="Liu, Luyu" w:date="2020-04-23T15:27:00Z" w:initials="LL">
    <w:p w14:paraId="232847A6" w14:textId="77777777" w:rsidR="00CF1CFC" w:rsidRDefault="00CF1CFC" w:rsidP="00276C14">
      <w:pPr>
        <w:pStyle w:val="CommentText"/>
      </w:pPr>
      <w:r>
        <w:rPr>
          <w:rStyle w:val="CommentReference"/>
        </w:rPr>
        <w:annotationRef/>
      </w:r>
      <w:r>
        <w:t>Need a new name</w:t>
      </w:r>
    </w:p>
  </w:comment>
  <w:comment w:id="11" w:author="Liu, Luyu" w:date="2020-04-30T10:46:00Z" w:initials="LL">
    <w:p w14:paraId="61BA95A3" w14:textId="42BE7917" w:rsidR="00CF1CFC" w:rsidRDefault="00CF1CFC" w:rsidP="005D4A36">
      <w:pPr>
        <w:pStyle w:val="CommentText"/>
      </w:pPr>
      <w:r>
        <w:rPr>
          <w:rStyle w:val="CommentReference"/>
        </w:rPr>
        <w:annotationRef/>
      </w:r>
      <w:r>
        <w:t>May need to improve on the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F7D4E" w15:done="0"/>
  <w15:commentEx w15:paraId="63C4A9A5" w15:done="0"/>
  <w15:commentEx w15:paraId="5E5B4C8E" w15:done="0"/>
  <w15:commentEx w15:paraId="579681A3" w15:done="0"/>
  <w15:commentEx w15:paraId="232847A6" w15:done="0"/>
  <w15:commentEx w15:paraId="61BA95A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D33FC6"/>
    <w:multiLevelType w:val="hybridMultilevel"/>
    <w:tmpl w:val="C7AC93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9"/>
  </w:num>
  <w:num w:numId="3">
    <w:abstractNumId w:val="0"/>
  </w:num>
  <w:num w:numId="4">
    <w:abstractNumId w:val="2"/>
  </w:num>
  <w:num w:numId="5">
    <w:abstractNumId w:val="7"/>
  </w:num>
  <w:num w:numId="6">
    <w:abstractNumId w:val="3"/>
  </w:num>
  <w:num w:numId="7">
    <w:abstractNumId w:val="4"/>
  </w:num>
  <w:num w:numId="8">
    <w:abstractNumId w:val="1"/>
  </w:num>
  <w:num w:numId="9">
    <w:abstractNumId w:val="8"/>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28D"/>
    <w:rsid w:val="000147A9"/>
    <w:rsid w:val="00021171"/>
    <w:rsid w:val="00022676"/>
    <w:rsid w:val="000233F2"/>
    <w:rsid w:val="00024670"/>
    <w:rsid w:val="000253E5"/>
    <w:rsid w:val="00031B27"/>
    <w:rsid w:val="0003280C"/>
    <w:rsid w:val="00032FC7"/>
    <w:rsid w:val="0003347A"/>
    <w:rsid w:val="00033535"/>
    <w:rsid w:val="00044D21"/>
    <w:rsid w:val="0004653A"/>
    <w:rsid w:val="00052EDB"/>
    <w:rsid w:val="000543B3"/>
    <w:rsid w:val="000549D4"/>
    <w:rsid w:val="00055269"/>
    <w:rsid w:val="00055AC5"/>
    <w:rsid w:val="000711F6"/>
    <w:rsid w:val="00073A24"/>
    <w:rsid w:val="00074168"/>
    <w:rsid w:val="00075952"/>
    <w:rsid w:val="00076D88"/>
    <w:rsid w:val="00081DD1"/>
    <w:rsid w:val="00090F74"/>
    <w:rsid w:val="00093317"/>
    <w:rsid w:val="000A1D13"/>
    <w:rsid w:val="000A2195"/>
    <w:rsid w:val="000A42BC"/>
    <w:rsid w:val="000A55DA"/>
    <w:rsid w:val="000A6009"/>
    <w:rsid w:val="000A6EA2"/>
    <w:rsid w:val="000B140E"/>
    <w:rsid w:val="000B1E8E"/>
    <w:rsid w:val="000B3181"/>
    <w:rsid w:val="000B5AC0"/>
    <w:rsid w:val="000C1CCE"/>
    <w:rsid w:val="000C3D4D"/>
    <w:rsid w:val="000C497C"/>
    <w:rsid w:val="000D004F"/>
    <w:rsid w:val="000D2FE2"/>
    <w:rsid w:val="000D307E"/>
    <w:rsid w:val="000D6E2B"/>
    <w:rsid w:val="000E3116"/>
    <w:rsid w:val="000E6B10"/>
    <w:rsid w:val="000F70EA"/>
    <w:rsid w:val="000F73CC"/>
    <w:rsid w:val="00101604"/>
    <w:rsid w:val="00101A2E"/>
    <w:rsid w:val="00102B7C"/>
    <w:rsid w:val="0010431A"/>
    <w:rsid w:val="00105D71"/>
    <w:rsid w:val="001073FC"/>
    <w:rsid w:val="00110BD1"/>
    <w:rsid w:val="00111C16"/>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3940"/>
    <w:rsid w:val="0015430B"/>
    <w:rsid w:val="00154939"/>
    <w:rsid w:val="00155961"/>
    <w:rsid w:val="00155C96"/>
    <w:rsid w:val="001617A3"/>
    <w:rsid w:val="0016456F"/>
    <w:rsid w:val="00167497"/>
    <w:rsid w:val="00176C57"/>
    <w:rsid w:val="0017711B"/>
    <w:rsid w:val="001811C9"/>
    <w:rsid w:val="0018422E"/>
    <w:rsid w:val="001957B2"/>
    <w:rsid w:val="00195911"/>
    <w:rsid w:val="001A0197"/>
    <w:rsid w:val="001A794F"/>
    <w:rsid w:val="001B0D2F"/>
    <w:rsid w:val="001B373E"/>
    <w:rsid w:val="001C2134"/>
    <w:rsid w:val="001C2CA5"/>
    <w:rsid w:val="001C3DE3"/>
    <w:rsid w:val="001C7B50"/>
    <w:rsid w:val="001D03FB"/>
    <w:rsid w:val="001D0576"/>
    <w:rsid w:val="001D1D8E"/>
    <w:rsid w:val="001D4745"/>
    <w:rsid w:val="001E04C3"/>
    <w:rsid w:val="001E53C2"/>
    <w:rsid w:val="001E6D06"/>
    <w:rsid w:val="001E6FA7"/>
    <w:rsid w:val="001F1EE2"/>
    <w:rsid w:val="001F2D93"/>
    <w:rsid w:val="001F6502"/>
    <w:rsid w:val="00204394"/>
    <w:rsid w:val="00207C8A"/>
    <w:rsid w:val="00215799"/>
    <w:rsid w:val="0021587E"/>
    <w:rsid w:val="00224629"/>
    <w:rsid w:val="002252A7"/>
    <w:rsid w:val="00230BB2"/>
    <w:rsid w:val="00232DC5"/>
    <w:rsid w:val="00235E1B"/>
    <w:rsid w:val="00240B92"/>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6C14"/>
    <w:rsid w:val="00277F78"/>
    <w:rsid w:val="00290935"/>
    <w:rsid w:val="00290BF5"/>
    <w:rsid w:val="00292292"/>
    <w:rsid w:val="002942CB"/>
    <w:rsid w:val="0029546E"/>
    <w:rsid w:val="00296DBD"/>
    <w:rsid w:val="00297ED7"/>
    <w:rsid w:val="002A368C"/>
    <w:rsid w:val="002A53E4"/>
    <w:rsid w:val="002A54C7"/>
    <w:rsid w:val="002B1765"/>
    <w:rsid w:val="002B1E7D"/>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20A4"/>
    <w:rsid w:val="002F4FEF"/>
    <w:rsid w:val="002F7278"/>
    <w:rsid w:val="003001A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2CF7"/>
    <w:rsid w:val="00344688"/>
    <w:rsid w:val="0034581A"/>
    <w:rsid w:val="00345CDF"/>
    <w:rsid w:val="003463CF"/>
    <w:rsid w:val="003468BE"/>
    <w:rsid w:val="00350FAC"/>
    <w:rsid w:val="00352163"/>
    <w:rsid w:val="00354C56"/>
    <w:rsid w:val="003562D4"/>
    <w:rsid w:val="00363BBF"/>
    <w:rsid w:val="00364357"/>
    <w:rsid w:val="00364F98"/>
    <w:rsid w:val="0036513D"/>
    <w:rsid w:val="0036752A"/>
    <w:rsid w:val="00371F71"/>
    <w:rsid w:val="00372CA7"/>
    <w:rsid w:val="003734DA"/>
    <w:rsid w:val="00381703"/>
    <w:rsid w:val="00381FEF"/>
    <w:rsid w:val="00383CFD"/>
    <w:rsid w:val="00386C64"/>
    <w:rsid w:val="00387820"/>
    <w:rsid w:val="00391EE8"/>
    <w:rsid w:val="00396170"/>
    <w:rsid w:val="003966F0"/>
    <w:rsid w:val="003A0FE3"/>
    <w:rsid w:val="003A2F59"/>
    <w:rsid w:val="003A3063"/>
    <w:rsid w:val="003A6E98"/>
    <w:rsid w:val="003A7759"/>
    <w:rsid w:val="003B131D"/>
    <w:rsid w:val="003B3145"/>
    <w:rsid w:val="003B49E4"/>
    <w:rsid w:val="003B5679"/>
    <w:rsid w:val="003B6D91"/>
    <w:rsid w:val="003B7066"/>
    <w:rsid w:val="003B784D"/>
    <w:rsid w:val="003C1138"/>
    <w:rsid w:val="003C1B78"/>
    <w:rsid w:val="003C3B8B"/>
    <w:rsid w:val="003C5215"/>
    <w:rsid w:val="003C5D80"/>
    <w:rsid w:val="003C621A"/>
    <w:rsid w:val="003C6835"/>
    <w:rsid w:val="003C7BB2"/>
    <w:rsid w:val="003D2FA7"/>
    <w:rsid w:val="003D584C"/>
    <w:rsid w:val="003D74E1"/>
    <w:rsid w:val="003E0B87"/>
    <w:rsid w:val="003E5258"/>
    <w:rsid w:val="003E5A52"/>
    <w:rsid w:val="003E78E9"/>
    <w:rsid w:val="003F043F"/>
    <w:rsid w:val="003F25AC"/>
    <w:rsid w:val="003F4D71"/>
    <w:rsid w:val="003F7079"/>
    <w:rsid w:val="003F7FCA"/>
    <w:rsid w:val="00401956"/>
    <w:rsid w:val="00402916"/>
    <w:rsid w:val="0040501E"/>
    <w:rsid w:val="00410610"/>
    <w:rsid w:val="00411304"/>
    <w:rsid w:val="00411925"/>
    <w:rsid w:val="00411E4D"/>
    <w:rsid w:val="004133BE"/>
    <w:rsid w:val="00415E19"/>
    <w:rsid w:val="00420DBE"/>
    <w:rsid w:val="00423649"/>
    <w:rsid w:val="00424DE5"/>
    <w:rsid w:val="00430BAD"/>
    <w:rsid w:val="004310D6"/>
    <w:rsid w:val="00433D2B"/>
    <w:rsid w:val="004356B1"/>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9BE"/>
    <w:rsid w:val="00486C3E"/>
    <w:rsid w:val="004875BB"/>
    <w:rsid w:val="004876F1"/>
    <w:rsid w:val="00491240"/>
    <w:rsid w:val="00492252"/>
    <w:rsid w:val="00493FA0"/>
    <w:rsid w:val="00496F07"/>
    <w:rsid w:val="004A1BD7"/>
    <w:rsid w:val="004B2D5F"/>
    <w:rsid w:val="004B37BE"/>
    <w:rsid w:val="004B389A"/>
    <w:rsid w:val="004C209E"/>
    <w:rsid w:val="004C7246"/>
    <w:rsid w:val="004C78BE"/>
    <w:rsid w:val="004C79DA"/>
    <w:rsid w:val="004E02EA"/>
    <w:rsid w:val="004E1FFE"/>
    <w:rsid w:val="004E2E02"/>
    <w:rsid w:val="004F0188"/>
    <w:rsid w:val="004F030E"/>
    <w:rsid w:val="004F1D85"/>
    <w:rsid w:val="004F5F08"/>
    <w:rsid w:val="005004F2"/>
    <w:rsid w:val="00502E21"/>
    <w:rsid w:val="00503C99"/>
    <w:rsid w:val="00510B06"/>
    <w:rsid w:val="0051399F"/>
    <w:rsid w:val="00516531"/>
    <w:rsid w:val="005165E4"/>
    <w:rsid w:val="00521658"/>
    <w:rsid w:val="005219C0"/>
    <w:rsid w:val="00521D71"/>
    <w:rsid w:val="00524CCC"/>
    <w:rsid w:val="005254FE"/>
    <w:rsid w:val="00525FEE"/>
    <w:rsid w:val="00526BA6"/>
    <w:rsid w:val="00526F76"/>
    <w:rsid w:val="005311A1"/>
    <w:rsid w:val="00531970"/>
    <w:rsid w:val="0053358D"/>
    <w:rsid w:val="00535EFB"/>
    <w:rsid w:val="00536801"/>
    <w:rsid w:val="0053692C"/>
    <w:rsid w:val="00536C79"/>
    <w:rsid w:val="00537C57"/>
    <w:rsid w:val="005427B9"/>
    <w:rsid w:val="00542B0C"/>
    <w:rsid w:val="00543FA2"/>
    <w:rsid w:val="00547A26"/>
    <w:rsid w:val="0055440C"/>
    <w:rsid w:val="0056364E"/>
    <w:rsid w:val="00566CA3"/>
    <w:rsid w:val="00571F03"/>
    <w:rsid w:val="00573C25"/>
    <w:rsid w:val="00577186"/>
    <w:rsid w:val="0058099C"/>
    <w:rsid w:val="005853A3"/>
    <w:rsid w:val="00592BE9"/>
    <w:rsid w:val="005932E6"/>
    <w:rsid w:val="0059657E"/>
    <w:rsid w:val="005A2BD8"/>
    <w:rsid w:val="005A5EB2"/>
    <w:rsid w:val="005A655E"/>
    <w:rsid w:val="005A7862"/>
    <w:rsid w:val="005B1022"/>
    <w:rsid w:val="005B6BF8"/>
    <w:rsid w:val="005C1D93"/>
    <w:rsid w:val="005C3EBF"/>
    <w:rsid w:val="005C558D"/>
    <w:rsid w:val="005C56D5"/>
    <w:rsid w:val="005D058B"/>
    <w:rsid w:val="005D0E75"/>
    <w:rsid w:val="005D4A36"/>
    <w:rsid w:val="005D5D93"/>
    <w:rsid w:val="005E0964"/>
    <w:rsid w:val="005E3B67"/>
    <w:rsid w:val="005E459D"/>
    <w:rsid w:val="005E5178"/>
    <w:rsid w:val="005E54F5"/>
    <w:rsid w:val="005F046E"/>
    <w:rsid w:val="005F1961"/>
    <w:rsid w:val="005F1EBE"/>
    <w:rsid w:val="005F2403"/>
    <w:rsid w:val="005F500D"/>
    <w:rsid w:val="005F5623"/>
    <w:rsid w:val="005F5A9F"/>
    <w:rsid w:val="005F7C5E"/>
    <w:rsid w:val="00600F76"/>
    <w:rsid w:val="006030BC"/>
    <w:rsid w:val="00604503"/>
    <w:rsid w:val="0060489A"/>
    <w:rsid w:val="00605311"/>
    <w:rsid w:val="00605B46"/>
    <w:rsid w:val="006135A1"/>
    <w:rsid w:val="00613D77"/>
    <w:rsid w:val="00616BB8"/>
    <w:rsid w:val="00616CDF"/>
    <w:rsid w:val="00622087"/>
    <w:rsid w:val="00627440"/>
    <w:rsid w:val="00633D45"/>
    <w:rsid w:val="006341A0"/>
    <w:rsid w:val="00635F6A"/>
    <w:rsid w:val="0064695A"/>
    <w:rsid w:val="00647681"/>
    <w:rsid w:val="00654785"/>
    <w:rsid w:val="00656DF2"/>
    <w:rsid w:val="00660797"/>
    <w:rsid w:val="006629E7"/>
    <w:rsid w:val="0066375B"/>
    <w:rsid w:val="00663A44"/>
    <w:rsid w:val="006709F5"/>
    <w:rsid w:val="0067242C"/>
    <w:rsid w:val="006739B6"/>
    <w:rsid w:val="00675BEF"/>
    <w:rsid w:val="0068260B"/>
    <w:rsid w:val="00685AFB"/>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4234"/>
    <w:rsid w:val="006C53E4"/>
    <w:rsid w:val="006C5C70"/>
    <w:rsid w:val="006D09F4"/>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1447"/>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4500"/>
    <w:rsid w:val="0076745A"/>
    <w:rsid w:val="0077132D"/>
    <w:rsid w:val="00771F31"/>
    <w:rsid w:val="00777429"/>
    <w:rsid w:val="00786A02"/>
    <w:rsid w:val="00786A83"/>
    <w:rsid w:val="00790811"/>
    <w:rsid w:val="00795832"/>
    <w:rsid w:val="007A3D46"/>
    <w:rsid w:val="007A4B18"/>
    <w:rsid w:val="007B0464"/>
    <w:rsid w:val="007B2BFB"/>
    <w:rsid w:val="007B687B"/>
    <w:rsid w:val="007B68AC"/>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DB9"/>
    <w:rsid w:val="007E34A6"/>
    <w:rsid w:val="007E5299"/>
    <w:rsid w:val="007F33A7"/>
    <w:rsid w:val="007F55A4"/>
    <w:rsid w:val="007F693E"/>
    <w:rsid w:val="007F6FFC"/>
    <w:rsid w:val="00800480"/>
    <w:rsid w:val="008004FF"/>
    <w:rsid w:val="00803A02"/>
    <w:rsid w:val="00806BC2"/>
    <w:rsid w:val="008157CF"/>
    <w:rsid w:val="00822762"/>
    <w:rsid w:val="008230AE"/>
    <w:rsid w:val="0083178F"/>
    <w:rsid w:val="008357A0"/>
    <w:rsid w:val="008404FA"/>
    <w:rsid w:val="008406DA"/>
    <w:rsid w:val="00842165"/>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11C5"/>
    <w:rsid w:val="00885E27"/>
    <w:rsid w:val="008865B0"/>
    <w:rsid w:val="00894D3E"/>
    <w:rsid w:val="00895932"/>
    <w:rsid w:val="00895BA8"/>
    <w:rsid w:val="008961BC"/>
    <w:rsid w:val="00897BBB"/>
    <w:rsid w:val="00897D52"/>
    <w:rsid w:val="008A09BE"/>
    <w:rsid w:val="008A10F7"/>
    <w:rsid w:val="008A414F"/>
    <w:rsid w:val="008B0FC2"/>
    <w:rsid w:val="008B32E2"/>
    <w:rsid w:val="008B39CA"/>
    <w:rsid w:val="008B4664"/>
    <w:rsid w:val="008B6CC4"/>
    <w:rsid w:val="008C0024"/>
    <w:rsid w:val="008C01D3"/>
    <w:rsid w:val="008C272E"/>
    <w:rsid w:val="008C2B44"/>
    <w:rsid w:val="008C44AA"/>
    <w:rsid w:val="008C4A7A"/>
    <w:rsid w:val="008E049C"/>
    <w:rsid w:val="008E11AA"/>
    <w:rsid w:val="008E2FC3"/>
    <w:rsid w:val="008E3433"/>
    <w:rsid w:val="008E4169"/>
    <w:rsid w:val="008E54DE"/>
    <w:rsid w:val="008E5A8A"/>
    <w:rsid w:val="008E6126"/>
    <w:rsid w:val="008E7A91"/>
    <w:rsid w:val="008F106C"/>
    <w:rsid w:val="008F2CA5"/>
    <w:rsid w:val="00900024"/>
    <w:rsid w:val="00900720"/>
    <w:rsid w:val="00902B64"/>
    <w:rsid w:val="00902DD4"/>
    <w:rsid w:val="00907DF9"/>
    <w:rsid w:val="009108A2"/>
    <w:rsid w:val="009137E5"/>
    <w:rsid w:val="0091399D"/>
    <w:rsid w:val="00914BBF"/>
    <w:rsid w:val="0091565D"/>
    <w:rsid w:val="00920447"/>
    <w:rsid w:val="009229E8"/>
    <w:rsid w:val="00924837"/>
    <w:rsid w:val="009252C5"/>
    <w:rsid w:val="0092678C"/>
    <w:rsid w:val="00926C2F"/>
    <w:rsid w:val="009275C3"/>
    <w:rsid w:val="00927F0A"/>
    <w:rsid w:val="00931456"/>
    <w:rsid w:val="0093232A"/>
    <w:rsid w:val="009343D0"/>
    <w:rsid w:val="00935C6B"/>
    <w:rsid w:val="0093768B"/>
    <w:rsid w:val="009376D7"/>
    <w:rsid w:val="0094100D"/>
    <w:rsid w:val="0094210F"/>
    <w:rsid w:val="00943183"/>
    <w:rsid w:val="0094366E"/>
    <w:rsid w:val="0094562F"/>
    <w:rsid w:val="0094796E"/>
    <w:rsid w:val="00950ACA"/>
    <w:rsid w:val="00952460"/>
    <w:rsid w:val="009555FF"/>
    <w:rsid w:val="009566AD"/>
    <w:rsid w:val="00962AD0"/>
    <w:rsid w:val="00964525"/>
    <w:rsid w:val="00966503"/>
    <w:rsid w:val="009758E9"/>
    <w:rsid w:val="00976C03"/>
    <w:rsid w:val="00980614"/>
    <w:rsid w:val="009841F5"/>
    <w:rsid w:val="00986B72"/>
    <w:rsid w:val="009910BC"/>
    <w:rsid w:val="00994D3F"/>
    <w:rsid w:val="009A08EE"/>
    <w:rsid w:val="009A1435"/>
    <w:rsid w:val="009A3367"/>
    <w:rsid w:val="009B02F3"/>
    <w:rsid w:val="009B0DC1"/>
    <w:rsid w:val="009B1011"/>
    <w:rsid w:val="009B4324"/>
    <w:rsid w:val="009C092F"/>
    <w:rsid w:val="009C11CE"/>
    <w:rsid w:val="009C3850"/>
    <w:rsid w:val="009C44A2"/>
    <w:rsid w:val="009C4C79"/>
    <w:rsid w:val="009C75CB"/>
    <w:rsid w:val="009C7D12"/>
    <w:rsid w:val="009D1F1A"/>
    <w:rsid w:val="009D21DE"/>
    <w:rsid w:val="009D23CC"/>
    <w:rsid w:val="009D2976"/>
    <w:rsid w:val="009D4EE1"/>
    <w:rsid w:val="009D6AD7"/>
    <w:rsid w:val="009E2DD1"/>
    <w:rsid w:val="009E2F20"/>
    <w:rsid w:val="009E3FAF"/>
    <w:rsid w:val="009F0EFA"/>
    <w:rsid w:val="009F2049"/>
    <w:rsid w:val="009F5696"/>
    <w:rsid w:val="009F5DFE"/>
    <w:rsid w:val="009F7BFD"/>
    <w:rsid w:val="00A0077E"/>
    <w:rsid w:val="00A03B78"/>
    <w:rsid w:val="00A04270"/>
    <w:rsid w:val="00A04336"/>
    <w:rsid w:val="00A12BBC"/>
    <w:rsid w:val="00A13833"/>
    <w:rsid w:val="00A14E16"/>
    <w:rsid w:val="00A16169"/>
    <w:rsid w:val="00A16AC7"/>
    <w:rsid w:val="00A215E5"/>
    <w:rsid w:val="00A221BF"/>
    <w:rsid w:val="00A25D11"/>
    <w:rsid w:val="00A25DBA"/>
    <w:rsid w:val="00A276CE"/>
    <w:rsid w:val="00A31DD6"/>
    <w:rsid w:val="00A3659D"/>
    <w:rsid w:val="00A40327"/>
    <w:rsid w:val="00A418D1"/>
    <w:rsid w:val="00A43FD6"/>
    <w:rsid w:val="00A44C34"/>
    <w:rsid w:val="00A45699"/>
    <w:rsid w:val="00A46023"/>
    <w:rsid w:val="00A466E6"/>
    <w:rsid w:val="00A47815"/>
    <w:rsid w:val="00A47E56"/>
    <w:rsid w:val="00A51EAF"/>
    <w:rsid w:val="00A553D4"/>
    <w:rsid w:val="00A56618"/>
    <w:rsid w:val="00A56E79"/>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C6F29"/>
    <w:rsid w:val="00AD01A2"/>
    <w:rsid w:val="00AD2C91"/>
    <w:rsid w:val="00AD4BA4"/>
    <w:rsid w:val="00AD7A3D"/>
    <w:rsid w:val="00AE1D95"/>
    <w:rsid w:val="00AE2434"/>
    <w:rsid w:val="00AE258C"/>
    <w:rsid w:val="00AE35DF"/>
    <w:rsid w:val="00AE5BBD"/>
    <w:rsid w:val="00AF0F63"/>
    <w:rsid w:val="00B0006E"/>
    <w:rsid w:val="00B01897"/>
    <w:rsid w:val="00B019A3"/>
    <w:rsid w:val="00B04AC4"/>
    <w:rsid w:val="00B05B28"/>
    <w:rsid w:val="00B116AA"/>
    <w:rsid w:val="00B12435"/>
    <w:rsid w:val="00B131B5"/>
    <w:rsid w:val="00B132CB"/>
    <w:rsid w:val="00B13B92"/>
    <w:rsid w:val="00B13F7C"/>
    <w:rsid w:val="00B1628F"/>
    <w:rsid w:val="00B1776E"/>
    <w:rsid w:val="00B208F3"/>
    <w:rsid w:val="00B2177B"/>
    <w:rsid w:val="00B21B0F"/>
    <w:rsid w:val="00B21FC8"/>
    <w:rsid w:val="00B22DE0"/>
    <w:rsid w:val="00B26778"/>
    <w:rsid w:val="00B306EF"/>
    <w:rsid w:val="00B3108E"/>
    <w:rsid w:val="00B4261E"/>
    <w:rsid w:val="00B42DD7"/>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6461"/>
    <w:rsid w:val="00B66C2B"/>
    <w:rsid w:val="00B679DA"/>
    <w:rsid w:val="00B67F7F"/>
    <w:rsid w:val="00B70713"/>
    <w:rsid w:val="00B71A6F"/>
    <w:rsid w:val="00B76224"/>
    <w:rsid w:val="00B7789B"/>
    <w:rsid w:val="00B84798"/>
    <w:rsid w:val="00B86FBF"/>
    <w:rsid w:val="00B91925"/>
    <w:rsid w:val="00B92C92"/>
    <w:rsid w:val="00B94867"/>
    <w:rsid w:val="00B94C4A"/>
    <w:rsid w:val="00B96C4A"/>
    <w:rsid w:val="00BA09CB"/>
    <w:rsid w:val="00BA1D26"/>
    <w:rsid w:val="00BA298E"/>
    <w:rsid w:val="00BA528D"/>
    <w:rsid w:val="00BB2D68"/>
    <w:rsid w:val="00BB2F85"/>
    <w:rsid w:val="00BB4A4E"/>
    <w:rsid w:val="00BD306E"/>
    <w:rsid w:val="00BD39C0"/>
    <w:rsid w:val="00BD4AC4"/>
    <w:rsid w:val="00BE0A29"/>
    <w:rsid w:val="00BE10BC"/>
    <w:rsid w:val="00BE3046"/>
    <w:rsid w:val="00BE4005"/>
    <w:rsid w:val="00BE5A5B"/>
    <w:rsid w:val="00BE65E9"/>
    <w:rsid w:val="00BF0E9F"/>
    <w:rsid w:val="00BF1219"/>
    <w:rsid w:val="00BF4290"/>
    <w:rsid w:val="00BF4721"/>
    <w:rsid w:val="00BF4906"/>
    <w:rsid w:val="00BF6F4A"/>
    <w:rsid w:val="00BF7E72"/>
    <w:rsid w:val="00C00C85"/>
    <w:rsid w:val="00C0104E"/>
    <w:rsid w:val="00C02995"/>
    <w:rsid w:val="00C049FF"/>
    <w:rsid w:val="00C142B6"/>
    <w:rsid w:val="00C1551F"/>
    <w:rsid w:val="00C15CF3"/>
    <w:rsid w:val="00C23169"/>
    <w:rsid w:val="00C24773"/>
    <w:rsid w:val="00C2496E"/>
    <w:rsid w:val="00C254B7"/>
    <w:rsid w:val="00C30613"/>
    <w:rsid w:val="00C32E3A"/>
    <w:rsid w:val="00C37B52"/>
    <w:rsid w:val="00C4018C"/>
    <w:rsid w:val="00C40226"/>
    <w:rsid w:val="00C40D26"/>
    <w:rsid w:val="00C43EA5"/>
    <w:rsid w:val="00C51023"/>
    <w:rsid w:val="00C5246A"/>
    <w:rsid w:val="00C52BD7"/>
    <w:rsid w:val="00C551F3"/>
    <w:rsid w:val="00C56CAD"/>
    <w:rsid w:val="00C57E0A"/>
    <w:rsid w:val="00C62516"/>
    <w:rsid w:val="00C64AE5"/>
    <w:rsid w:val="00C6792A"/>
    <w:rsid w:val="00C700BA"/>
    <w:rsid w:val="00C74333"/>
    <w:rsid w:val="00C74CA2"/>
    <w:rsid w:val="00C822E1"/>
    <w:rsid w:val="00C84C8E"/>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517"/>
    <w:rsid w:val="00D22632"/>
    <w:rsid w:val="00D22A3D"/>
    <w:rsid w:val="00D241E5"/>
    <w:rsid w:val="00D25349"/>
    <w:rsid w:val="00D272D7"/>
    <w:rsid w:val="00D31917"/>
    <w:rsid w:val="00D31D73"/>
    <w:rsid w:val="00D32D16"/>
    <w:rsid w:val="00D340EF"/>
    <w:rsid w:val="00D347B5"/>
    <w:rsid w:val="00D35FF6"/>
    <w:rsid w:val="00D376F4"/>
    <w:rsid w:val="00D40012"/>
    <w:rsid w:val="00D4303F"/>
    <w:rsid w:val="00D444A8"/>
    <w:rsid w:val="00D44669"/>
    <w:rsid w:val="00D47519"/>
    <w:rsid w:val="00D50959"/>
    <w:rsid w:val="00D51CD3"/>
    <w:rsid w:val="00D52AF4"/>
    <w:rsid w:val="00D54783"/>
    <w:rsid w:val="00D5493E"/>
    <w:rsid w:val="00D55024"/>
    <w:rsid w:val="00D554CD"/>
    <w:rsid w:val="00D56476"/>
    <w:rsid w:val="00D56F5D"/>
    <w:rsid w:val="00D623B5"/>
    <w:rsid w:val="00D664E5"/>
    <w:rsid w:val="00D718E4"/>
    <w:rsid w:val="00D81E9E"/>
    <w:rsid w:val="00D8661C"/>
    <w:rsid w:val="00D90142"/>
    <w:rsid w:val="00D93D57"/>
    <w:rsid w:val="00DA1EDB"/>
    <w:rsid w:val="00DA29D5"/>
    <w:rsid w:val="00DA70C6"/>
    <w:rsid w:val="00DB21CB"/>
    <w:rsid w:val="00DB3613"/>
    <w:rsid w:val="00DB46EC"/>
    <w:rsid w:val="00DB5876"/>
    <w:rsid w:val="00DB6CFF"/>
    <w:rsid w:val="00DC016E"/>
    <w:rsid w:val="00DC1CBC"/>
    <w:rsid w:val="00DC3E9D"/>
    <w:rsid w:val="00DD4970"/>
    <w:rsid w:val="00DD4C79"/>
    <w:rsid w:val="00DD5439"/>
    <w:rsid w:val="00DD65A4"/>
    <w:rsid w:val="00DD7CA5"/>
    <w:rsid w:val="00DE0A7C"/>
    <w:rsid w:val="00DE1794"/>
    <w:rsid w:val="00DE1811"/>
    <w:rsid w:val="00DE2ED1"/>
    <w:rsid w:val="00DF2176"/>
    <w:rsid w:val="00E00256"/>
    <w:rsid w:val="00E060C6"/>
    <w:rsid w:val="00E06CCD"/>
    <w:rsid w:val="00E14E5F"/>
    <w:rsid w:val="00E17335"/>
    <w:rsid w:val="00E21E85"/>
    <w:rsid w:val="00E22A1E"/>
    <w:rsid w:val="00E23D4A"/>
    <w:rsid w:val="00E24998"/>
    <w:rsid w:val="00E2573C"/>
    <w:rsid w:val="00E26FD4"/>
    <w:rsid w:val="00E2797F"/>
    <w:rsid w:val="00E31FC6"/>
    <w:rsid w:val="00E33862"/>
    <w:rsid w:val="00E35815"/>
    <w:rsid w:val="00E35C01"/>
    <w:rsid w:val="00E3679E"/>
    <w:rsid w:val="00E4354A"/>
    <w:rsid w:val="00E4478A"/>
    <w:rsid w:val="00E46C1F"/>
    <w:rsid w:val="00E50BAD"/>
    <w:rsid w:val="00E5129C"/>
    <w:rsid w:val="00E54553"/>
    <w:rsid w:val="00E54865"/>
    <w:rsid w:val="00E56D28"/>
    <w:rsid w:val="00E6196C"/>
    <w:rsid w:val="00E63A2E"/>
    <w:rsid w:val="00E63BE5"/>
    <w:rsid w:val="00E65F53"/>
    <w:rsid w:val="00E70B7F"/>
    <w:rsid w:val="00E72066"/>
    <w:rsid w:val="00E736A3"/>
    <w:rsid w:val="00E7403F"/>
    <w:rsid w:val="00E7652A"/>
    <w:rsid w:val="00E76980"/>
    <w:rsid w:val="00E80567"/>
    <w:rsid w:val="00E805B2"/>
    <w:rsid w:val="00E8071F"/>
    <w:rsid w:val="00E82731"/>
    <w:rsid w:val="00E829A9"/>
    <w:rsid w:val="00E8357B"/>
    <w:rsid w:val="00E84C9B"/>
    <w:rsid w:val="00E85ECE"/>
    <w:rsid w:val="00E90CEA"/>
    <w:rsid w:val="00E92863"/>
    <w:rsid w:val="00E92B84"/>
    <w:rsid w:val="00E948CD"/>
    <w:rsid w:val="00EA0A5B"/>
    <w:rsid w:val="00EA0C2D"/>
    <w:rsid w:val="00EA3613"/>
    <w:rsid w:val="00EA398D"/>
    <w:rsid w:val="00EA7678"/>
    <w:rsid w:val="00EB31C0"/>
    <w:rsid w:val="00EB4EC1"/>
    <w:rsid w:val="00EB610F"/>
    <w:rsid w:val="00EC0E43"/>
    <w:rsid w:val="00EC158F"/>
    <w:rsid w:val="00EC166C"/>
    <w:rsid w:val="00EC5A5D"/>
    <w:rsid w:val="00EC7615"/>
    <w:rsid w:val="00ED4ED5"/>
    <w:rsid w:val="00EE1970"/>
    <w:rsid w:val="00EE3242"/>
    <w:rsid w:val="00EE64F8"/>
    <w:rsid w:val="00EE7E68"/>
    <w:rsid w:val="00EF11F3"/>
    <w:rsid w:val="00EF362C"/>
    <w:rsid w:val="00EF6075"/>
    <w:rsid w:val="00EF69A3"/>
    <w:rsid w:val="00F017F0"/>
    <w:rsid w:val="00F037DD"/>
    <w:rsid w:val="00F0544B"/>
    <w:rsid w:val="00F05AE9"/>
    <w:rsid w:val="00F11946"/>
    <w:rsid w:val="00F13D71"/>
    <w:rsid w:val="00F16771"/>
    <w:rsid w:val="00F1787E"/>
    <w:rsid w:val="00F17D59"/>
    <w:rsid w:val="00F17DB7"/>
    <w:rsid w:val="00F20FAE"/>
    <w:rsid w:val="00F21C2D"/>
    <w:rsid w:val="00F25B69"/>
    <w:rsid w:val="00F27986"/>
    <w:rsid w:val="00F27EBF"/>
    <w:rsid w:val="00F33DDC"/>
    <w:rsid w:val="00F344FA"/>
    <w:rsid w:val="00F34747"/>
    <w:rsid w:val="00F34C83"/>
    <w:rsid w:val="00F42B46"/>
    <w:rsid w:val="00F4552A"/>
    <w:rsid w:val="00F4728A"/>
    <w:rsid w:val="00F511E9"/>
    <w:rsid w:val="00F518DE"/>
    <w:rsid w:val="00F530B9"/>
    <w:rsid w:val="00F53487"/>
    <w:rsid w:val="00F567B7"/>
    <w:rsid w:val="00F604F7"/>
    <w:rsid w:val="00F6140F"/>
    <w:rsid w:val="00F65BEF"/>
    <w:rsid w:val="00F67D56"/>
    <w:rsid w:val="00F76691"/>
    <w:rsid w:val="00F84C6C"/>
    <w:rsid w:val="00F86601"/>
    <w:rsid w:val="00F9018D"/>
    <w:rsid w:val="00F93AA2"/>
    <w:rsid w:val="00FA346C"/>
    <w:rsid w:val="00FA3F44"/>
    <w:rsid w:val="00FA7037"/>
    <w:rsid w:val="00FB1C8F"/>
    <w:rsid w:val="00FB2D56"/>
    <w:rsid w:val="00FB520B"/>
    <w:rsid w:val="00FC1D16"/>
    <w:rsid w:val="00FC2DE1"/>
    <w:rsid w:val="00FC4DCA"/>
    <w:rsid w:val="00FC5041"/>
    <w:rsid w:val="00FC6E3C"/>
    <w:rsid w:val="00FD1D41"/>
    <w:rsid w:val="00FD26AB"/>
    <w:rsid w:val="00FD5D6C"/>
    <w:rsid w:val="00FD7AA2"/>
    <w:rsid w:val="00FE0625"/>
    <w:rsid w:val="00FE1C3C"/>
    <w:rsid w:val="00FE2EBF"/>
    <w:rsid w:val="00FE42FD"/>
    <w:rsid w:val="00FE63A5"/>
    <w:rsid w:val="00FF134E"/>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chart" Target="charts/chart2.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8BA8F-3226-43DC-B7EA-C10E652E9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74</TotalTime>
  <Pages>29</Pages>
  <Words>15528</Words>
  <Characters>8851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08</cp:revision>
  <dcterms:created xsi:type="dcterms:W3CDTF">2020-03-23T15:34:00Z</dcterms:created>
  <dcterms:modified xsi:type="dcterms:W3CDTF">2020-05-1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